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8344296" w14:textId="6CB96DAA" w:rsidR="00380800" w:rsidRPr="00D325CF" w:rsidRDefault="00CE6F96" w:rsidP="00D325CF">
      <w:pPr>
        <w:pStyle w:val="Title"/>
      </w:pPr>
      <w:r w:rsidRPr="00D325CF">
        <w:t>Supporting Information</w:t>
      </w:r>
    </w:p>
    <w:p w14:paraId="3992BC34" w14:textId="73338724" w:rsidR="00870CAF" w:rsidRPr="00590EDD" w:rsidRDefault="00F64BF3" w:rsidP="00590EDD">
      <w:pPr>
        <w:pStyle w:val="Heading1"/>
      </w:pPr>
      <w:r>
        <w:t>List of oligos</w:t>
      </w:r>
    </w:p>
    <w:p w14:paraId="3E13CB88" w14:textId="6CCBD93F" w:rsidR="00C30AA2" w:rsidRPr="00C30AA2" w:rsidRDefault="00C30AA2" w:rsidP="00C30AA2">
      <w:pPr>
        <w:pStyle w:val="Caption"/>
        <w:keepNext/>
        <w:rPr>
          <w:rFonts w:ascii="Arial" w:hAnsi="Arial" w:cs="Arial"/>
          <w:i w:val="0"/>
          <w:iCs w:val="0"/>
          <w:color w:val="auto"/>
          <w:sz w:val="20"/>
          <w:szCs w:val="20"/>
        </w:rPr>
      </w:pP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t xml:space="preserve">Table </w:t>
      </w:r>
      <w:r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t>S</w:t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fldChar w:fldCharType="begin"/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fldChar w:fldCharType="separate"/>
      </w:r>
      <w:r w:rsidR="006F2AB9">
        <w:rPr>
          <w:rFonts w:ascii="Arial" w:hAnsi="Arial" w:cs="Arial"/>
          <w:b/>
          <w:bCs/>
          <w:i w:val="0"/>
          <w:iCs w:val="0"/>
          <w:noProof/>
          <w:color w:val="auto"/>
          <w:sz w:val="20"/>
          <w:szCs w:val="20"/>
        </w:rPr>
        <w:t>1</w:t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fldChar w:fldCharType="end"/>
      </w:r>
      <w:r w:rsidRPr="00C30AA2">
        <w:rPr>
          <w:rFonts w:ascii="Arial" w:hAnsi="Arial" w:cs="Arial"/>
          <w:i w:val="0"/>
          <w:iCs w:val="0"/>
          <w:color w:val="auto"/>
          <w:sz w:val="20"/>
          <w:szCs w:val="20"/>
        </w:rPr>
        <w:t xml:space="preserve"> List of oligos</w:t>
      </w:r>
    </w:p>
    <w:tbl>
      <w:tblPr>
        <w:tblStyle w:val="PlainTable41"/>
        <w:tblW w:w="0" w:type="auto"/>
        <w:tblLook w:val="04A0" w:firstRow="1" w:lastRow="0" w:firstColumn="1" w:lastColumn="0" w:noHBand="0" w:noVBand="1"/>
      </w:tblPr>
      <w:tblGrid>
        <w:gridCol w:w="1941"/>
        <w:gridCol w:w="4725"/>
        <w:gridCol w:w="1974"/>
      </w:tblGrid>
      <w:tr w:rsidR="00870CAF" w:rsidRPr="00EC4F38" w14:paraId="0530C733" w14:textId="77777777" w:rsidTr="00C30AA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1" w:type="dxa"/>
          </w:tcPr>
          <w:p w14:paraId="4D4ADEF9" w14:textId="77777777" w:rsidR="00870CAF" w:rsidRPr="00EC4F38" w:rsidRDefault="00870CAF" w:rsidP="00036592">
            <w:pPr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4725" w:type="dxa"/>
          </w:tcPr>
          <w:p w14:paraId="4C58C641" w14:textId="77777777" w:rsidR="00870CAF" w:rsidRPr="00EC4F38" w:rsidRDefault="00870CAF" w:rsidP="00036592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Sequence (5’-3’)</w:t>
            </w:r>
          </w:p>
        </w:tc>
        <w:tc>
          <w:tcPr>
            <w:tcW w:w="1974" w:type="dxa"/>
          </w:tcPr>
          <w:p w14:paraId="04BA969D" w14:textId="77777777" w:rsidR="00870CAF" w:rsidRPr="00EC4F38" w:rsidRDefault="00870CAF" w:rsidP="00036592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Procured from</w:t>
            </w:r>
          </w:p>
        </w:tc>
      </w:tr>
      <w:tr w:rsidR="00870CAF" w:rsidRPr="00EC4F38" w14:paraId="245C8AF9" w14:textId="77777777" w:rsidTr="00C30A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1" w:type="dxa"/>
          </w:tcPr>
          <w:p w14:paraId="3B56B1EA" w14:textId="77777777" w:rsidR="00870CAF" w:rsidRPr="00EC4F38" w:rsidRDefault="00870CAF" w:rsidP="00036592">
            <w:pPr>
              <w:autoSpaceDE w:val="0"/>
              <w:autoSpaceDN w:val="0"/>
              <w:adjustRightInd w:val="0"/>
              <w:rPr>
                <w:rFonts w:cs="Times New Roman"/>
              </w:rPr>
            </w:pPr>
            <w:r w:rsidRPr="00EC4F38">
              <w:rPr>
                <w:rFonts w:cs="Times New Roman"/>
              </w:rPr>
              <w:t>T7 (forward primer)</w:t>
            </w:r>
          </w:p>
        </w:tc>
        <w:tc>
          <w:tcPr>
            <w:tcW w:w="4725" w:type="dxa"/>
          </w:tcPr>
          <w:p w14:paraId="07F4354E" w14:textId="77777777" w:rsidR="00870CAF" w:rsidRPr="00EC4F38" w:rsidRDefault="00870CAF" w:rsidP="00036592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GAATTCTAATACGACTCACTATAGGG</w:t>
            </w:r>
          </w:p>
        </w:tc>
        <w:tc>
          <w:tcPr>
            <w:tcW w:w="1974" w:type="dxa"/>
          </w:tcPr>
          <w:p w14:paraId="3EAD95E7" w14:textId="77777777" w:rsidR="00870CAF" w:rsidRPr="00EC4F38" w:rsidRDefault="00870CAF" w:rsidP="00036592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Integrated DNA Technologies, USA</w:t>
            </w:r>
          </w:p>
        </w:tc>
      </w:tr>
      <w:tr w:rsidR="00870CAF" w:rsidRPr="00EC4F38" w14:paraId="7708472F" w14:textId="77777777" w:rsidTr="00C30A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1" w:type="dxa"/>
          </w:tcPr>
          <w:p w14:paraId="0D4C33F3" w14:textId="77777777" w:rsidR="00870CAF" w:rsidRPr="00EC4F38" w:rsidRDefault="00870CAF" w:rsidP="00036592">
            <w:pPr>
              <w:autoSpaceDE w:val="0"/>
              <w:autoSpaceDN w:val="0"/>
              <w:adjustRightInd w:val="0"/>
              <w:rPr>
                <w:rFonts w:cs="Times New Roman"/>
              </w:rPr>
            </w:pPr>
            <w:proofErr w:type="spellStart"/>
            <w:r w:rsidRPr="00EC4F38">
              <w:rPr>
                <w:rFonts w:cs="Times New Roman"/>
              </w:rPr>
              <w:t>Unirev</w:t>
            </w:r>
            <w:proofErr w:type="spellEnd"/>
            <w:r w:rsidRPr="00EC4F38">
              <w:rPr>
                <w:rFonts w:cs="Times New Roman"/>
              </w:rPr>
              <w:t xml:space="preserve"> (reverse primer)</w:t>
            </w:r>
          </w:p>
        </w:tc>
        <w:tc>
          <w:tcPr>
            <w:tcW w:w="4725" w:type="dxa"/>
          </w:tcPr>
          <w:p w14:paraId="3F719B50" w14:textId="77777777" w:rsidR="00870CAF" w:rsidRPr="00EC4F38" w:rsidRDefault="00870CAF" w:rsidP="00036592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ATCGAACCGAACCGAAGCCCAATTT</w:t>
            </w:r>
          </w:p>
        </w:tc>
        <w:tc>
          <w:tcPr>
            <w:tcW w:w="1974" w:type="dxa"/>
          </w:tcPr>
          <w:p w14:paraId="04602216" w14:textId="77777777" w:rsidR="00870CAF" w:rsidRPr="00EC4F38" w:rsidRDefault="00870CAF" w:rsidP="00036592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Integrated DNA Technologies, USA</w:t>
            </w:r>
          </w:p>
        </w:tc>
      </w:tr>
      <w:tr w:rsidR="00870CAF" w:rsidRPr="00EC4F38" w14:paraId="60642F90" w14:textId="77777777" w:rsidTr="00C30A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1" w:type="dxa"/>
          </w:tcPr>
          <w:p w14:paraId="139FC1D3" w14:textId="77777777" w:rsidR="00870CAF" w:rsidRPr="00EC4F38" w:rsidRDefault="00870CAF" w:rsidP="00036592">
            <w:pPr>
              <w:autoSpaceDE w:val="0"/>
              <w:autoSpaceDN w:val="0"/>
              <w:adjustRightInd w:val="0"/>
              <w:rPr>
                <w:rFonts w:cs="Times New Roman"/>
              </w:rPr>
            </w:pPr>
            <w:r w:rsidRPr="00EC4F38">
              <w:rPr>
                <w:rFonts w:cs="Times New Roman"/>
              </w:rPr>
              <w:t>5’Cy3-Unirev</w:t>
            </w:r>
          </w:p>
        </w:tc>
        <w:tc>
          <w:tcPr>
            <w:tcW w:w="4725" w:type="dxa"/>
          </w:tcPr>
          <w:p w14:paraId="72DB76EB" w14:textId="77777777" w:rsidR="00870CAF" w:rsidRPr="00EC4F38" w:rsidRDefault="00870CAF" w:rsidP="00036592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Cy3-ATCGAACCGAACCGAAGCCCAATTT</w:t>
            </w:r>
          </w:p>
        </w:tc>
        <w:tc>
          <w:tcPr>
            <w:tcW w:w="1974" w:type="dxa"/>
          </w:tcPr>
          <w:p w14:paraId="686E0935" w14:textId="77777777" w:rsidR="00870CAF" w:rsidRPr="00EC4F38" w:rsidRDefault="00870CAF" w:rsidP="00036592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Integrated DNA Technologies, USA</w:t>
            </w:r>
          </w:p>
        </w:tc>
      </w:tr>
      <w:tr w:rsidR="00870CAF" w:rsidRPr="00EC4F38" w14:paraId="43635124" w14:textId="77777777" w:rsidTr="00C30A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1" w:type="dxa"/>
          </w:tcPr>
          <w:p w14:paraId="7E818412" w14:textId="77777777" w:rsidR="00870CAF" w:rsidRPr="00EC4F38" w:rsidRDefault="00870CAF" w:rsidP="00036592">
            <w:pPr>
              <w:autoSpaceDE w:val="0"/>
              <w:autoSpaceDN w:val="0"/>
              <w:adjustRightInd w:val="0"/>
              <w:rPr>
                <w:rFonts w:cs="Times New Roman"/>
              </w:rPr>
            </w:pPr>
            <w:r w:rsidRPr="00EC4F38">
              <w:rPr>
                <w:rFonts w:cs="Times New Roman"/>
              </w:rPr>
              <w:t>5’Alexa488-Unirev</w:t>
            </w:r>
          </w:p>
        </w:tc>
        <w:tc>
          <w:tcPr>
            <w:tcW w:w="4725" w:type="dxa"/>
          </w:tcPr>
          <w:p w14:paraId="49B4A1CC" w14:textId="77777777" w:rsidR="00870CAF" w:rsidRPr="00EC4F38" w:rsidRDefault="00870CAF" w:rsidP="00036592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Alexa488-ATCGAACCGAACCGAAGCCCAATTT</w:t>
            </w:r>
          </w:p>
        </w:tc>
        <w:tc>
          <w:tcPr>
            <w:tcW w:w="1974" w:type="dxa"/>
          </w:tcPr>
          <w:p w14:paraId="31AFE14F" w14:textId="77777777" w:rsidR="00870CAF" w:rsidRPr="00EC4F38" w:rsidRDefault="00870CAF" w:rsidP="00590EDD">
            <w:pPr>
              <w:keepNext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EC4F38">
              <w:rPr>
                <w:rFonts w:cs="Times New Roman"/>
              </w:rPr>
              <w:t>Integrated DNA Technologies, USA</w:t>
            </w:r>
          </w:p>
        </w:tc>
      </w:tr>
    </w:tbl>
    <w:p w14:paraId="6685F954" w14:textId="6EA6A323" w:rsidR="00034D96" w:rsidRDefault="00F86564">
      <w:pPr>
        <w:rPr>
          <w:rFonts w:eastAsia="Calibri" w:cs="Times New Roman"/>
        </w:rPr>
      </w:pPr>
      <w:r>
        <w:rPr>
          <w:rFonts w:eastAsia="Calibri" w:cs="Times New Roman"/>
          <w:noProof/>
        </w:rPr>
        <mc:AlternateContent>
          <mc:Choice Requires="wpg">
            <w:drawing>
              <wp:anchor distT="0" distB="0" distL="114300" distR="114300" simplePos="0" relativeHeight="251682816" behindDoc="0" locked="0" layoutInCell="1" allowOverlap="1" wp14:anchorId="09CD7120" wp14:editId="06332E93">
                <wp:simplePos x="0" y="0"/>
                <wp:positionH relativeFrom="column">
                  <wp:posOffset>1905</wp:posOffset>
                </wp:positionH>
                <wp:positionV relativeFrom="paragraph">
                  <wp:posOffset>247015</wp:posOffset>
                </wp:positionV>
                <wp:extent cx="5486400" cy="2312670"/>
                <wp:effectExtent l="0" t="0" r="0" b="0"/>
                <wp:wrapSquare wrapText="bothSides"/>
                <wp:docPr id="96807155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6400" cy="2312670"/>
                          <a:chOff x="0" y="0"/>
                          <a:chExt cx="5486400" cy="2313208"/>
                        </a:xfrm>
                      </wpg:grpSpPr>
                      <wps:wsp>
                        <wps:cNvPr id="16" name="Text Box 2"/>
                        <wps:cNvSpPr txBox="1"/>
                        <wps:spPr>
                          <a:xfrm>
                            <a:off x="0" y="1894108"/>
                            <a:ext cx="5486400" cy="4191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76BF26" w14:textId="7B627036" w:rsidR="00C30AA2" w:rsidRPr="00C30AA2" w:rsidRDefault="00C30AA2" w:rsidP="00C30AA2">
                              <w:pPr>
                                <w:pStyle w:val="Caption"/>
                                <w:rPr>
                                  <w:rFonts w:ascii="Arial" w:hAnsi="Arial" w:cs="Arial"/>
                                  <w:i w:val="0"/>
                                  <w:iCs w:val="0"/>
                                  <w:noProof/>
                                  <w:color w:val="auto"/>
                                  <w:sz w:val="28"/>
                                  <w:szCs w:val="20"/>
                                </w:rPr>
                              </w:pP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Figure 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S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 w:rsidR="00157EF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auto"/>
                                  <w:sz w:val="20"/>
                                  <w:szCs w:val="20"/>
                                </w:rPr>
                                <w:t>1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C30AA2">
                                <w:rPr>
                                  <w:rFonts w:ascii="Arial" w:eastAsia="Calibri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A and G, sequencing data for 2dG-Apt RNA. The sequencing ladders are prepared by dideoxy method. The molar ratio of dNTP and dideoxy NTP is kept at 500:333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1479312259" name="Picture 1"/>
                          <pic:cNvPicPr>
                            <a:picLocks noChangeAspect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86400" cy="177990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9CD7120" id="Group 3" o:spid="_x0000_s1026" style="position:absolute;margin-left:.15pt;margin-top:19.45pt;width:6in;height:182.1pt;z-index:251682816;mso-height-relative:margin" coordsize="54864,2313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top:18941;width:54864;height:419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" stroked="f">
                  <v:textbox style="mso-fit-shape-to-text:t" inset="0,0,0,0">
                    <w:txbxContent>
                      <w:p w14:paraId="1776BF26" w14:textId="7B627036" w:rsidR="00C30AA2" w:rsidRPr="00C30AA2" w:rsidRDefault="00C30AA2" w:rsidP="00C30AA2">
                        <w:pPr>
                          <w:pStyle w:val="Caption"/>
                          <w:rPr>
                            <w:rFonts w:ascii="Arial" w:hAnsi="Arial" w:cs="Arial"/>
                            <w:i w:val="0"/>
                            <w:iCs w:val="0"/>
                            <w:noProof/>
                            <w:color w:val="auto"/>
                            <w:sz w:val="28"/>
                            <w:szCs w:val="20"/>
                          </w:rPr>
                        </w:pP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Figure 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S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begin"/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separate"/>
                        </w:r>
                        <w:r w:rsidR="00157EF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noProof/>
                            <w:color w:val="auto"/>
                            <w:sz w:val="20"/>
                            <w:szCs w:val="20"/>
                          </w:rPr>
                          <w:t>1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end"/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</w:t>
                        </w:r>
                        <w:r w:rsidRPr="00C30AA2">
                          <w:rPr>
                            <w:rFonts w:ascii="Arial" w:eastAsia="Calibri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A and G, sequencing data for 2dG-Apt RNA. The sequencing ladders are prepared by dideoxy method. The molar ratio of dNTP and dideoxy NTP is kept at 500:333.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8" type="#_x0000_t75" style="position:absolute;width:54864;height:177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">
                  <v:imagedata r:id="rId7" o:title=""/>
                </v:shape>
                <w10:wrap type="square"/>
              </v:group>
            </w:pict>
          </mc:Fallback>
        </mc:AlternateContent>
      </w:r>
    </w:p>
    <w:p w14:paraId="11EB1295" w14:textId="3BE058B0" w:rsidR="00034D96" w:rsidRDefault="00034D96">
      <w:pPr>
        <w:rPr>
          <w:rFonts w:eastAsia="Calibri" w:cs="Times New Roman"/>
        </w:rPr>
      </w:pPr>
    </w:p>
    <w:p w14:paraId="2D3CD96E" w14:textId="3F58FF3C" w:rsidR="00D85120" w:rsidRDefault="00F450E9" w:rsidP="006537BD">
      <w:pPr>
        <w:pStyle w:val="Heading1"/>
      </w:pPr>
      <w:r>
        <w:lastRenderedPageBreak/>
        <w:t>Explicit-</w:t>
      </w:r>
      <w:r w:rsidR="00B62AD5">
        <w:t>solvent</w:t>
      </w:r>
      <w:r>
        <w:t xml:space="preserve"> </w:t>
      </w:r>
      <w:r w:rsidR="00B62AD5">
        <w:t xml:space="preserve">simulation </w:t>
      </w:r>
    </w:p>
    <w:p w14:paraId="7802B400" w14:textId="370CB39E" w:rsidR="000B2188" w:rsidRDefault="00157EFE" w:rsidP="000B2188">
      <w:pPr>
        <w:pStyle w:val="Heading2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31616" behindDoc="0" locked="0" layoutInCell="1" allowOverlap="1" wp14:anchorId="0ACAAEDC" wp14:editId="2E66F95E">
                <wp:simplePos x="0" y="0"/>
                <wp:positionH relativeFrom="column">
                  <wp:posOffset>-228600</wp:posOffset>
                </wp:positionH>
                <wp:positionV relativeFrom="paragraph">
                  <wp:posOffset>321945</wp:posOffset>
                </wp:positionV>
                <wp:extent cx="6305550" cy="2665730"/>
                <wp:effectExtent l="0" t="0" r="0" b="1270"/>
                <wp:wrapTopAndBottom/>
                <wp:docPr id="9" name="Group 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05550" cy="2665730"/>
                          <a:chOff x="0" y="0"/>
                          <a:chExt cx="6305904" cy="2665730"/>
                        </a:xfrm>
                      </wpg:grpSpPr>
                      <wpg:grpSp>
                        <wpg:cNvPr id="3" name="Group 3"/>
                        <wpg:cNvGrpSpPr>
                          <a:grpSpLocks noChangeAspect="1"/>
                        </wpg:cNvGrpSpPr>
                        <wpg:grpSpPr>
                          <a:xfrm>
                            <a:off x="0" y="0"/>
                            <a:ext cx="5562600" cy="2035175"/>
                            <a:chOff x="0" y="0"/>
                            <a:chExt cx="8696325" cy="3181350"/>
                          </a:xfrm>
                        </wpg:grpSpPr>
                        <pic:pic xmlns:pic="http://schemas.openxmlformats.org/drawingml/2006/picture">
                          <pic:nvPicPr>
                            <pic:cNvPr id="4" name="Picture 4"/>
                            <pic:cNvPicPr preferRelativeResize="0">
                              <a:picLocks noChangeAspect="1" noChangeArrowheads="1"/>
                            </pic:cNvPicPr>
                          </pic:nvPicPr>
                          <pic:blipFill>
                            <a:blip r:embed="rId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533401"/>
                              <a:ext cx="3977814" cy="2645531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5" name="Picture 5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9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4800600" y="504825"/>
                              <a:ext cx="3895725" cy="2676525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wps:wsp>
                          <wps:cNvPr id="6" name="TextBox 5"/>
                          <wps:cNvSpPr txBox="1"/>
                          <wps:spPr>
                            <a:xfrm>
                              <a:off x="304771" y="0"/>
                              <a:ext cx="733244" cy="587376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5EA6FB05" w14:textId="77777777" w:rsidR="00832B70" w:rsidRPr="00832B70" w:rsidRDefault="00832B70" w:rsidP="00832B70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 w:rsidRPr="00832B70"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  <w:t>a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7" name="TextBox 6"/>
                          <wps:cNvSpPr txBox="1"/>
                          <wps:spPr>
                            <a:xfrm>
                              <a:off x="4914431" y="0"/>
                              <a:ext cx="794647" cy="587376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5535F8AA" w14:textId="77777777" w:rsidR="00832B70" w:rsidRPr="00832B70" w:rsidRDefault="00832B70" w:rsidP="00832B70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 w:rsidRPr="00832B70"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  <w:t>b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wps:wsp>
                        <wps:cNvPr id="8" name="Text Box 8"/>
                        <wps:cNvSpPr txBox="1"/>
                        <wps:spPr>
                          <a:xfrm>
                            <a:off x="43534" y="2100580"/>
                            <a:ext cx="6262370" cy="5651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DEB864F" w14:textId="3FF79CC9" w:rsidR="00832B70" w:rsidRPr="00C30AA2" w:rsidRDefault="00832B70" w:rsidP="00832B70">
                              <w:pPr>
                                <w:spacing w:after="200" w:line="240" w:lineRule="auto"/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</w:pPr>
                              <w:bookmarkStart w:id="0" w:name="_Ref106717864"/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t>Figure S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 w:rsidR="00157EFE">
                                <w:rPr>
                                  <w:rFonts w:ascii="Arial" w:hAnsi="Arial" w:cs="Arial"/>
                                  <w:b/>
                                  <w:bCs/>
                                  <w:noProof/>
                                  <w:sz w:val="20"/>
                                  <w:szCs w:val="20"/>
                                </w:rPr>
                                <w:t>2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bookmarkEnd w:id="0"/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t xml:space="preserve">. </w:t>
                              </w:r>
                              <w:r w:rsidRPr="00C30AA2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 xml:space="preserve">Comparisons between two simulations of </w:t>
                              </w:r>
                              <w:proofErr w:type="spellStart"/>
                              <w:r w:rsidRPr="00C30AA2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>Gromacs</w:t>
                              </w:r>
                              <w:proofErr w:type="spellEnd"/>
                              <w:r w:rsidRPr="00C30AA2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 xml:space="preserve"> v2019 and v2021 under the same condition, tested with 5 mM Mg</w:t>
                              </w:r>
                              <w:r w:rsidRPr="00C30AA2">
                                <w:rPr>
                                  <w:rFonts w:ascii="Arial" w:hAnsi="Arial" w:cs="Arial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 w:rsidRPr="00C30AA2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 xml:space="preserve">, </w:t>
                              </w:r>
                              <w:proofErr w:type="spellStart"/>
                              <w:r w:rsidRPr="00C30AA2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>dG</w:t>
                              </w:r>
                              <w:proofErr w:type="spellEnd"/>
                              <w:r w:rsidRPr="00C30AA2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>[+]. a) RMSD as a function of time; b)</w:t>
                              </w:r>
                              <w:r w:rsidR="0035376D" w:rsidRPr="00C30AA2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 xml:space="preserve"> the corrected Magnesium concentration as a function of time</w:t>
                              </w:r>
                              <w:r w:rsidR="00925C46" w:rsidRPr="00C30AA2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ACAAEDC" id="Group 9" o:spid="_x0000_s1029" style="position:absolute;left:0;text-align:left;margin-left:-18pt;margin-top:25.35pt;width:496.5pt;height:209.9pt;z-index:251631616;mso-width-relative:margin;mso-height-relative:margin" coordsize="63059,2665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">
                <v:group id="_x0000_s1030" style="position:absolute;width:55626;height:20351" coordsize="86963,318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L7HwwAAANo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DP6vhBsgN08AAAD//wMAUEsBAi0AFAAGAAgAAAAhANvh9svuAAAAhQEAABMAAAAAAAAAAAAA&#10;AAAAAAAAAFtDb250ZW50X1R5cGVzXS54bWxQSwECLQAUAAYACAAAACEAWvQsW78AAAAVAQAACwAA&#10;AAAAAAAAAAAAAAAfAQAAX3JlbHMvLnJlbHNQSwECLQAUAAYACAAAACEA3Xy+x8MAAADaAAAADwAA&#10;AAAAAAAAAAAAAAAHAgAAZHJzL2Rvd25yZXYueG1sUEsFBgAAAAADAAMAtwAAAPcCAAAAAA==&#10;">
                  <o:lock v:ext="edit" aspectratio="t"/>
                  <v:shape id="Picture 4" o:spid="_x0000_s1031" type="#_x0000_t75" style="position:absolute;top:5334;width:39778;height:26455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">
                    <v:imagedata r:id="rId10" o:title=""/>
                  </v:shape>
                  <v:shape id="Picture 5" o:spid="_x0000_s1032" type="#_x0000_t75" style="position:absolute;left:48006;top:5048;width:38957;height:267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">
                    <v:imagedata r:id="rId11" o:title=""/>
                  </v:shape>
                  <v:shape id="TextBox 5" o:spid="_x0000_s1033" type="#_x0000_t202" style="position:absolute;left:3047;width:7333;height:58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" filled="f" stroked="f">
                    <v:textbox>
                      <w:txbxContent>
                        <w:p w14:paraId="5EA6FB05" w14:textId="77777777" w:rsidR="00832B70" w:rsidRPr="00832B70" w:rsidRDefault="00832B70" w:rsidP="00832B70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 w:rsidRPr="00832B70"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  <w:t>a)</w:t>
                          </w:r>
                        </w:p>
                      </w:txbxContent>
                    </v:textbox>
                  </v:shape>
                  <v:shape id="TextBox 6" o:spid="_x0000_s1034" type="#_x0000_t202" style="position:absolute;left:49144;width:7946;height:58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" filled="f" stroked="f">
                    <v:textbox>
                      <w:txbxContent>
                        <w:p w14:paraId="5535F8AA" w14:textId="77777777" w:rsidR="00832B70" w:rsidRPr="00832B70" w:rsidRDefault="00832B70" w:rsidP="00832B70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 w:rsidRPr="00832B70"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  <w:t>b)</w:t>
                          </w:r>
                        </w:p>
                      </w:txbxContent>
                    </v:textbox>
                  </v:shape>
                </v:group>
                <v:shape id="Text Box 8" o:spid="_x0000_s1035" type="#_x0000_t202" style="position:absolute;left:435;top:21005;width:62624;height:565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" stroked="f">
                  <v:textbox style="mso-fit-shape-to-text:t" inset="0,0,0,0">
                    <w:txbxContent>
                      <w:p w14:paraId="6DEB864F" w14:textId="3FF79CC9" w:rsidR="00832B70" w:rsidRPr="00C30AA2" w:rsidRDefault="00832B70" w:rsidP="00832B70">
                        <w:pPr>
                          <w:spacing w:after="200" w:line="240" w:lineRule="auto"/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</w:pPr>
                        <w:bookmarkStart w:id="1" w:name="_Ref106717864"/>
                        <w:r w:rsidRPr="00C30AA2"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t>Figure S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fldChar w:fldCharType="begin"/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fldChar w:fldCharType="separate"/>
                        </w:r>
                        <w:r w:rsidR="00157EFE">
                          <w:rPr>
                            <w:rFonts w:ascii="Arial" w:hAnsi="Arial" w:cs="Arial"/>
                            <w:b/>
                            <w:bCs/>
                            <w:noProof/>
                            <w:sz w:val="20"/>
                            <w:szCs w:val="20"/>
                          </w:rPr>
                          <w:t>2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fldChar w:fldCharType="end"/>
                        </w:r>
                        <w:bookmarkEnd w:id="1"/>
                        <w:r w:rsidRPr="00C30AA2"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t xml:space="preserve">. </w:t>
                        </w:r>
                        <w:r w:rsidRPr="00C30AA2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 xml:space="preserve">Comparisons between two simulations of </w:t>
                        </w:r>
                        <w:proofErr w:type="spellStart"/>
                        <w:r w:rsidRPr="00C30AA2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>Gromacs</w:t>
                        </w:r>
                        <w:proofErr w:type="spellEnd"/>
                        <w:r w:rsidRPr="00C30AA2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 xml:space="preserve"> v2019 and v2021 under the same condition, tested with 5 mM Mg</w:t>
                        </w:r>
                        <w:r w:rsidRPr="00C30AA2">
                          <w:rPr>
                            <w:rFonts w:ascii="Arial" w:hAnsi="Arial" w:cs="Arial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 w:rsidRPr="00C30AA2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 xml:space="preserve">, </w:t>
                        </w:r>
                        <w:proofErr w:type="spellStart"/>
                        <w:r w:rsidRPr="00C30AA2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>dG</w:t>
                        </w:r>
                        <w:proofErr w:type="spellEnd"/>
                        <w:r w:rsidRPr="00C30AA2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>[+]. a) RMSD as a function of time; b)</w:t>
                        </w:r>
                        <w:r w:rsidR="0035376D" w:rsidRPr="00C30AA2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 xml:space="preserve"> the corrected Magnesium concentration as a function of time</w:t>
                        </w:r>
                        <w:r w:rsidR="00925C46" w:rsidRPr="00C30AA2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>.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0B2188">
        <w:t>GROMACS v2019 and v2021</w:t>
      </w:r>
    </w:p>
    <w:p w14:paraId="10CAAA9F" w14:textId="77777777" w:rsidR="00157EFE" w:rsidRPr="00C30AA2" w:rsidRDefault="00157EFE" w:rsidP="00157EFE">
      <w:pPr>
        <w:pStyle w:val="Caption"/>
        <w:framePr w:hSpace="180" w:wrap="around" w:vAnchor="page" w:hAnchor="page" w:x="1753" w:y="9409"/>
        <w:rPr>
          <w:rFonts w:ascii="Arial" w:hAnsi="Arial" w:cs="Arial"/>
          <w:i w:val="0"/>
          <w:iCs w:val="0"/>
          <w:color w:val="auto"/>
          <w:sz w:val="20"/>
          <w:szCs w:val="20"/>
        </w:rPr>
      </w:pP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t>Table S</w:t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fldChar w:fldCharType="begin"/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fldChar w:fldCharType="separate"/>
      </w:r>
      <w:r>
        <w:rPr>
          <w:rFonts w:ascii="Arial" w:hAnsi="Arial" w:cs="Arial"/>
          <w:b/>
          <w:bCs/>
          <w:i w:val="0"/>
          <w:iCs w:val="0"/>
          <w:noProof/>
          <w:color w:val="auto"/>
          <w:sz w:val="20"/>
          <w:szCs w:val="20"/>
        </w:rPr>
        <w:t>2</w:t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fldChar w:fldCharType="end"/>
      </w:r>
      <w:r w:rsidRPr="00C30AA2">
        <w:rPr>
          <w:rFonts w:ascii="Arial" w:hAnsi="Arial" w:cs="Arial"/>
          <w:i w:val="0"/>
          <w:iCs w:val="0"/>
          <w:color w:val="auto"/>
          <w:sz w:val="20"/>
          <w:szCs w:val="20"/>
        </w:rPr>
        <w:t xml:space="preserve"> Parameter sets of </w:t>
      </w:r>
      <w:r w:rsidRPr="00C30AA2">
        <w:rPr>
          <w:rFonts w:ascii="Arial" w:hAnsi="Arial" w:cs="Arial"/>
          <w:color w:val="auto"/>
          <w:sz w:val="20"/>
          <w:szCs w:val="20"/>
        </w:rPr>
        <w:t>ε</w:t>
      </w:r>
      <w:r w:rsidRPr="00C30AA2">
        <w:rPr>
          <w:rFonts w:ascii="Arial" w:hAnsi="Arial" w:cs="Arial"/>
          <w:i w:val="0"/>
          <w:iCs w:val="0"/>
          <w:color w:val="auto"/>
          <w:sz w:val="20"/>
          <w:szCs w:val="20"/>
        </w:rPr>
        <w:t xml:space="preserve"> for hydrated ions. Set 1 is obtained by roughly estimating the energy minimum using original </w:t>
      </w:r>
      <w:r w:rsidRPr="00C30AA2">
        <w:rPr>
          <w:rFonts w:ascii="Arial" w:hAnsi="Arial" w:cs="Arial"/>
          <w:color w:val="auto"/>
          <w:sz w:val="20"/>
          <w:szCs w:val="20"/>
        </w:rPr>
        <w:t>ε</w:t>
      </w:r>
      <w:r w:rsidRPr="00C30AA2">
        <w:rPr>
          <w:rFonts w:ascii="Arial" w:hAnsi="Arial" w:cs="Arial"/>
          <w:i w:val="0"/>
          <w:iCs w:val="0"/>
          <w:color w:val="auto"/>
          <w:sz w:val="20"/>
          <w:szCs w:val="20"/>
        </w:rPr>
        <w:t xml:space="preserve"> of water and ions. Set 2 used the parameter of oxygen for all ions because the closest atom between hydrated ions and other species in the solution is usually oxygen. Set 3 used the parameter of K</w:t>
      </w:r>
      <w:r w:rsidRPr="00C30AA2">
        <w:rPr>
          <w:rFonts w:ascii="Arial" w:hAnsi="Arial" w:cs="Arial"/>
          <w:i w:val="0"/>
          <w:iCs w:val="0"/>
          <w:color w:val="auto"/>
          <w:sz w:val="20"/>
          <w:szCs w:val="20"/>
          <w:vertAlign w:val="superscript"/>
        </w:rPr>
        <w:t>+</w:t>
      </w:r>
      <w:r w:rsidRPr="00C30AA2">
        <w:rPr>
          <w:rFonts w:ascii="Arial" w:hAnsi="Arial" w:cs="Arial"/>
          <w:i w:val="0"/>
          <w:iCs w:val="0"/>
          <w:color w:val="auto"/>
          <w:sz w:val="20"/>
          <w:szCs w:val="20"/>
        </w:rPr>
        <w:t xml:space="preserve"> for all ions as a reference. Set 4 used 0.2 for all as another reference.</w:t>
      </w:r>
    </w:p>
    <w:p w14:paraId="6A9C11BE" w14:textId="4498DABF" w:rsidR="00832B70" w:rsidRPr="004F152A" w:rsidRDefault="00027E80" w:rsidP="00027E80">
      <w:r>
        <w:t xml:space="preserve">Because The simulations are conducted at both Rice University and Los Alamos National Laboratory, </w:t>
      </w:r>
      <w:r w:rsidR="004F152A">
        <w:t>2</w:t>
      </w:r>
      <w:r>
        <w:t xml:space="preserve"> versions of GROMACS</w:t>
      </w:r>
      <w:r w:rsidR="004F152A">
        <w:t>, v2019 and v2021,</w:t>
      </w:r>
      <w:r>
        <w:t xml:space="preserve"> were applied. </w:t>
      </w:r>
      <w:r w:rsidR="00925C46">
        <w:t xml:space="preserve">Thus, it is necessary to show that the two versions provide similar results. </w:t>
      </w:r>
      <w:r>
        <w:t xml:space="preserve">Here, we compare the results of </w:t>
      </w:r>
      <w:r w:rsidR="004F152A">
        <w:t xml:space="preserve">Magnesium concentration and RMSD as a function of time of 2 simulations, for the case 5 mM </w:t>
      </w:r>
      <w:bookmarkStart w:id="2" w:name="_Hlk106717991"/>
      <w:r w:rsidR="004F152A">
        <w:t>Mg</w:t>
      </w:r>
      <w:r w:rsidR="004F152A">
        <w:rPr>
          <w:vertAlign w:val="superscript"/>
        </w:rPr>
        <w:t>2+</w:t>
      </w:r>
      <w:r w:rsidR="004F152A">
        <w:t xml:space="preserve">, </w:t>
      </w:r>
      <w:proofErr w:type="spellStart"/>
      <w:r w:rsidR="004F152A">
        <w:t>dG</w:t>
      </w:r>
      <w:proofErr w:type="spellEnd"/>
      <w:r w:rsidR="004F152A">
        <w:t xml:space="preserve">[+], </w:t>
      </w:r>
      <w:bookmarkEnd w:id="2"/>
      <w:r w:rsidR="004F152A">
        <w:t xml:space="preserve">conducted with different </w:t>
      </w:r>
      <w:r w:rsidR="004F152A" w:rsidRPr="00157EFE">
        <w:rPr>
          <w:rFonts w:cs="Times New Roman"/>
          <w:szCs w:val="24"/>
        </w:rPr>
        <w:t>versions</w:t>
      </w:r>
      <w:r w:rsidR="00832B70" w:rsidRPr="00157EFE">
        <w:rPr>
          <w:rFonts w:cs="Times New Roman"/>
          <w:szCs w:val="24"/>
        </w:rPr>
        <w:t xml:space="preserve"> (</w:t>
      </w:r>
      <w:r w:rsidR="00832B70" w:rsidRPr="00157EFE">
        <w:rPr>
          <w:rFonts w:cs="Times New Roman"/>
          <w:szCs w:val="24"/>
        </w:rPr>
        <w:fldChar w:fldCharType="begin"/>
      </w:r>
      <w:r w:rsidR="00832B70" w:rsidRPr="00157EFE">
        <w:rPr>
          <w:rFonts w:cs="Times New Roman"/>
          <w:szCs w:val="24"/>
        </w:rPr>
        <w:instrText xml:space="preserve"> REF _Ref106717864 \h </w:instrText>
      </w:r>
      <w:r w:rsidR="00832B70" w:rsidRPr="00157EFE">
        <w:rPr>
          <w:rFonts w:cs="Times New Roman"/>
          <w:szCs w:val="24"/>
        </w:rPr>
      </w:r>
      <w:r w:rsidR="00157EFE" w:rsidRPr="00157EFE">
        <w:rPr>
          <w:rFonts w:cs="Times New Roman"/>
          <w:szCs w:val="24"/>
        </w:rPr>
        <w:instrText xml:space="preserve"> \* MERGEFORMAT </w:instrText>
      </w:r>
      <w:r w:rsidR="00832B70" w:rsidRPr="00157EFE">
        <w:rPr>
          <w:rFonts w:cs="Times New Roman"/>
          <w:szCs w:val="24"/>
        </w:rPr>
        <w:fldChar w:fldCharType="separate"/>
      </w:r>
      <w:r w:rsidR="006F2AB9" w:rsidRPr="00157EFE">
        <w:rPr>
          <w:rFonts w:cs="Times New Roman"/>
          <w:szCs w:val="24"/>
        </w:rPr>
        <w:t>Figure S</w:t>
      </w:r>
      <w:r w:rsidR="006F2AB9" w:rsidRPr="00157EFE">
        <w:rPr>
          <w:rFonts w:cs="Times New Roman"/>
          <w:noProof/>
          <w:szCs w:val="24"/>
        </w:rPr>
        <w:t>2</w:t>
      </w:r>
      <w:r w:rsidR="00832B70" w:rsidRPr="00157EFE">
        <w:rPr>
          <w:rFonts w:cs="Times New Roman"/>
          <w:szCs w:val="24"/>
        </w:rPr>
        <w:fldChar w:fldCharType="end"/>
      </w:r>
      <w:r w:rsidR="00832B70" w:rsidRPr="00157EFE">
        <w:rPr>
          <w:rFonts w:cs="Times New Roman"/>
          <w:szCs w:val="24"/>
        </w:rPr>
        <w:t>)</w:t>
      </w:r>
      <w:r w:rsidR="00925C46" w:rsidRPr="00157EFE">
        <w:rPr>
          <w:rFonts w:cs="Times New Roman"/>
          <w:szCs w:val="24"/>
        </w:rPr>
        <w:t>, proving</w:t>
      </w:r>
      <w:r w:rsidR="00925C46">
        <w:t xml:space="preserve"> that the results are similar.</w:t>
      </w:r>
    </w:p>
    <w:p w14:paraId="72410E9E" w14:textId="14C99B5D" w:rsidR="000B2188" w:rsidRDefault="001B7E31" w:rsidP="000B2188">
      <w:pPr>
        <w:pStyle w:val="Heading2"/>
      </w:pPr>
      <w:r>
        <w:t xml:space="preserve">Van der Waals </w:t>
      </w:r>
      <w:r w:rsidR="00881157">
        <w:t>potential</w:t>
      </w:r>
      <w:r>
        <w:t xml:space="preserve"> parameters</w:t>
      </w:r>
      <w:r w:rsidR="00FE73C7">
        <w:t xml:space="preserve"> when water is </w:t>
      </w:r>
      <w:proofErr w:type="gramStart"/>
      <w:r w:rsidR="00FE73C7">
        <w:t>absent</w:t>
      </w:r>
      <w:proofErr w:type="gramEnd"/>
    </w:p>
    <w:tbl>
      <w:tblPr>
        <w:tblStyle w:val="PlainTable41"/>
        <w:tblpPr w:leftFromText="180" w:rightFromText="180" w:vertAnchor="page" w:horzAnchor="margin" w:tblpY="11005"/>
        <w:tblW w:w="8640" w:type="dxa"/>
        <w:tblLook w:val="04A0" w:firstRow="1" w:lastRow="0" w:firstColumn="1" w:lastColumn="0" w:noHBand="0" w:noVBand="1"/>
      </w:tblPr>
      <w:tblGrid>
        <w:gridCol w:w="594"/>
        <w:gridCol w:w="973"/>
        <w:gridCol w:w="1430"/>
        <w:gridCol w:w="1455"/>
        <w:gridCol w:w="1400"/>
        <w:gridCol w:w="1394"/>
        <w:gridCol w:w="1394"/>
      </w:tblGrid>
      <w:tr w:rsidR="00C30AA2" w:rsidRPr="00C25697" w14:paraId="3D68A28A" w14:textId="77777777" w:rsidTr="00157EFE">
        <w:trPr>
          <w:gridBefore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Before w:w="594" w:type="dxa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3" w:type="dxa"/>
            <w:vAlign w:val="center"/>
          </w:tcPr>
          <w:p w14:paraId="576C9FFF" w14:textId="77777777" w:rsidR="00C30AA2" w:rsidRPr="00C25697" w:rsidRDefault="00C30AA2" w:rsidP="00157EFE">
            <w:pPr>
              <w:jc w:val="center"/>
              <w:rPr>
                <w:rFonts w:eastAsia="Times New Roman" w:cs="Times New Roman"/>
                <w:szCs w:val="24"/>
              </w:rPr>
            </w:pPr>
          </w:p>
        </w:tc>
        <w:tc>
          <w:tcPr>
            <w:tcW w:w="1430" w:type="dxa"/>
            <w:vAlign w:val="center"/>
          </w:tcPr>
          <w:p w14:paraId="7D42CB28" w14:textId="77777777" w:rsidR="00C30AA2" w:rsidRDefault="00C30AA2" w:rsidP="00157EF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Original</w:t>
            </w:r>
          </w:p>
        </w:tc>
        <w:tc>
          <w:tcPr>
            <w:tcW w:w="1455" w:type="dxa"/>
            <w:vAlign w:val="center"/>
          </w:tcPr>
          <w:p w14:paraId="0678AF5A" w14:textId="6EB945DB" w:rsidR="00C30AA2" w:rsidRPr="00C25697" w:rsidRDefault="00C30AA2" w:rsidP="00157EF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Set 1</w:t>
            </w:r>
          </w:p>
        </w:tc>
        <w:tc>
          <w:tcPr>
            <w:tcW w:w="1400" w:type="dxa"/>
            <w:vAlign w:val="center"/>
          </w:tcPr>
          <w:p w14:paraId="5EEBBFDF" w14:textId="77777777" w:rsidR="00C30AA2" w:rsidRPr="00C25697" w:rsidRDefault="00C30AA2" w:rsidP="00157EF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Set 2</w:t>
            </w:r>
          </w:p>
        </w:tc>
        <w:tc>
          <w:tcPr>
            <w:tcW w:w="1394" w:type="dxa"/>
            <w:vAlign w:val="center"/>
          </w:tcPr>
          <w:p w14:paraId="152CC659" w14:textId="77777777" w:rsidR="00C30AA2" w:rsidRDefault="00C30AA2" w:rsidP="00157EF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Set 3</w:t>
            </w:r>
          </w:p>
        </w:tc>
        <w:tc>
          <w:tcPr>
            <w:tcW w:w="1394" w:type="dxa"/>
            <w:vAlign w:val="center"/>
          </w:tcPr>
          <w:p w14:paraId="71C2133B" w14:textId="77777777" w:rsidR="00C30AA2" w:rsidRDefault="00C30AA2" w:rsidP="00157EF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Set 4</w:t>
            </w:r>
          </w:p>
        </w:tc>
      </w:tr>
      <w:tr w:rsidR="00C30AA2" w:rsidRPr="00C25697" w14:paraId="3C277E5A" w14:textId="77777777" w:rsidTr="00157E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7" w:type="dxa"/>
            <w:gridSpan w:val="2"/>
            <w:vAlign w:val="center"/>
            <w:hideMark/>
          </w:tcPr>
          <w:p w14:paraId="72305562" w14:textId="77777777" w:rsidR="00C30AA2" w:rsidRPr="00F31447" w:rsidRDefault="00C30AA2" w:rsidP="00157EFE">
            <w:pPr>
              <w:jc w:val="center"/>
              <w:rPr>
                <w:rFonts w:eastAsia="Times New Roman" w:cs="Times New Roman"/>
                <w:szCs w:val="24"/>
                <w:vertAlign w:val="superscript"/>
              </w:rPr>
            </w:pPr>
            <w:r>
              <w:rPr>
                <w:rFonts w:eastAsia="Times New Roman" w:cs="Times New Roman"/>
                <w:szCs w:val="24"/>
              </w:rPr>
              <w:t>Mg</w:t>
            </w:r>
            <w:r>
              <w:rPr>
                <w:rFonts w:eastAsia="Times New Roman" w:cs="Times New Roman"/>
                <w:szCs w:val="24"/>
                <w:vertAlign w:val="superscript"/>
              </w:rPr>
              <w:t>2+</w:t>
            </w:r>
          </w:p>
        </w:tc>
        <w:tc>
          <w:tcPr>
            <w:tcW w:w="1430" w:type="dxa"/>
            <w:vAlign w:val="center"/>
          </w:tcPr>
          <w:p w14:paraId="434874DB" w14:textId="77777777" w:rsidR="00C30AA2" w:rsidRDefault="00C30AA2" w:rsidP="00157EF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3.74342</w:t>
            </w:r>
          </w:p>
        </w:tc>
        <w:tc>
          <w:tcPr>
            <w:tcW w:w="1455" w:type="dxa"/>
            <w:vAlign w:val="center"/>
          </w:tcPr>
          <w:p w14:paraId="4DB7D0E5" w14:textId="0D2A8607" w:rsidR="00C30AA2" w:rsidRPr="00C25697" w:rsidRDefault="00C30AA2" w:rsidP="00157EF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0.910000</w:t>
            </w:r>
          </w:p>
        </w:tc>
        <w:tc>
          <w:tcPr>
            <w:tcW w:w="1400" w:type="dxa"/>
            <w:vAlign w:val="center"/>
          </w:tcPr>
          <w:p w14:paraId="1FD5CB24" w14:textId="77777777" w:rsidR="00C30AA2" w:rsidRPr="00C25697" w:rsidRDefault="00C30AA2" w:rsidP="00157EF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EA4197">
              <w:rPr>
                <w:rFonts w:eastAsia="Times New Roman" w:cs="Times New Roman"/>
                <w:szCs w:val="24"/>
              </w:rPr>
              <w:t>0.650629</w:t>
            </w:r>
          </w:p>
        </w:tc>
        <w:tc>
          <w:tcPr>
            <w:tcW w:w="1394" w:type="dxa"/>
            <w:vAlign w:val="center"/>
          </w:tcPr>
          <w:p w14:paraId="67DEF7C5" w14:textId="77777777" w:rsidR="00C30AA2" w:rsidRDefault="00C30AA2" w:rsidP="00157EF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EA4197">
              <w:rPr>
                <w:rFonts w:eastAsia="Times New Roman" w:cs="Times New Roman"/>
                <w:szCs w:val="24"/>
              </w:rPr>
              <w:t>0.4184</w:t>
            </w:r>
            <w:r>
              <w:rPr>
                <w:rFonts w:eastAsia="Times New Roman" w:cs="Times New Roman"/>
                <w:szCs w:val="24"/>
              </w:rPr>
              <w:t>00</w:t>
            </w:r>
          </w:p>
        </w:tc>
        <w:tc>
          <w:tcPr>
            <w:tcW w:w="1394" w:type="dxa"/>
            <w:vAlign w:val="center"/>
          </w:tcPr>
          <w:p w14:paraId="6FD43CA5" w14:textId="77777777" w:rsidR="00C30AA2" w:rsidRDefault="00C30AA2" w:rsidP="00157EF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0.200000</w:t>
            </w:r>
          </w:p>
        </w:tc>
      </w:tr>
      <w:tr w:rsidR="00C30AA2" w:rsidRPr="00C25697" w14:paraId="77CA1997" w14:textId="77777777" w:rsidTr="00157EFE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7" w:type="dxa"/>
            <w:gridSpan w:val="2"/>
            <w:vAlign w:val="center"/>
            <w:hideMark/>
          </w:tcPr>
          <w:p w14:paraId="522718A3" w14:textId="77777777" w:rsidR="00C30AA2" w:rsidRPr="00F31447" w:rsidRDefault="00C30AA2" w:rsidP="00157EFE">
            <w:pPr>
              <w:jc w:val="center"/>
              <w:rPr>
                <w:rFonts w:eastAsia="Times New Roman" w:cs="Times New Roman"/>
                <w:szCs w:val="24"/>
                <w:vertAlign w:val="superscript"/>
              </w:rPr>
            </w:pPr>
            <w:r>
              <w:rPr>
                <w:rFonts w:eastAsia="Times New Roman" w:cs="Times New Roman"/>
                <w:szCs w:val="24"/>
              </w:rPr>
              <w:t>K</w:t>
            </w:r>
            <w:r>
              <w:rPr>
                <w:rFonts w:eastAsia="Times New Roman" w:cs="Times New Roman"/>
                <w:szCs w:val="24"/>
                <w:vertAlign w:val="superscript"/>
              </w:rPr>
              <w:t>+</w:t>
            </w:r>
          </w:p>
        </w:tc>
        <w:tc>
          <w:tcPr>
            <w:tcW w:w="1430" w:type="dxa"/>
            <w:vAlign w:val="center"/>
          </w:tcPr>
          <w:p w14:paraId="40E90C2B" w14:textId="77777777" w:rsidR="00C30AA2" w:rsidRDefault="00C30AA2" w:rsidP="00157EF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0.418400</w:t>
            </w:r>
          </w:p>
        </w:tc>
        <w:tc>
          <w:tcPr>
            <w:tcW w:w="1455" w:type="dxa"/>
            <w:vAlign w:val="center"/>
          </w:tcPr>
          <w:p w14:paraId="47849720" w14:textId="77777777" w:rsidR="00C30AA2" w:rsidRPr="00C25697" w:rsidRDefault="00C30AA2" w:rsidP="00157EF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0.780000</w:t>
            </w:r>
          </w:p>
        </w:tc>
        <w:tc>
          <w:tcPr>
            <w:tcW w:w="1400" w:type="dxa"/>
            <w:vAlign w:val="center"/>
          </w:tcPr>
          <w:p w14:paraId="44A687BB" w14:textId="77777777" w:rsidR="00C30AA2" w:rsidRPr="00C25697" w:rsidRDefault="00C30AA2" w:rsidP="00157EF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EA4197">
              <w:rPr>
                <w:rFonts w:eastAsia="Times New Roman" w:cs="Times New Roman"/>
                <w:szCs w:val="24"/>
              </w:rPr>
              <w:t>0.650629</w:t>
            </w:r>
          </w:p>
        </w:tc>
        <w:tc>
          <w:tcPr>
            <w:tcW w:w="1394" w:type="dxa"/>
            <w:vAlign w:val="center"/>
          </w:tcPr>
          <w:p w14:paraId="43B1FA5C" w14:textId="77777777" w:rsidR="00C30AA2" w:rsidRDefault="00C30AA2" w:rsidP="00157EF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EA4197">
              <w:rPr>
                <w:rFonts w:eastAsia="Times New Roman" w:cs="Times New Roman"/>
                <w:szCs w:val="24"/>
              </w:rPr>
              <w:t>0.4184</w:t>
            </w:r>
            <w:r>
              <w:rPr>
                <w:rFonts w:eastAsia="Times New Roman" w:cs="Times New Roman"/>
                <w:szCs w:val="24"/>
              </w:rPr>
              <w:t>00</w:t>
            </w:r>
          </w:p>
        </w:tc>
        <w:tc>
          <w:tcPr>
            <w:tcW w:w="1394" w:type="dxa"/>
            <w:vAlign w:val="center"/>
          </w:tcPr>
          <w:p w14:paraId="1DDE64B4" w14:textId="77777777" w:rsidR="00C30AA2" w:rsidRDefault="00C30AA2" w:rsidP="00157EF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0.200000</w:t>
            </w:r>
          </w:p>
        </w:tc>
      </w:tr>
      <w:tr w:rsidR="00C30AA2" w:rsidRPr="00C25697" w14:paraId="42FBAA3E" w14:textId="77777777" w:rsidTr="00157EF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7" w:type="dxa"/>
            <w:gridSpan w:val="2"/>
            <w:vAlign w:val="center"/>
          </w:tcPr>
          <w:p w14:paraId="1F44ABA5" w14:textId="77777777" w:rsidR="00C30AA2" w:rsidRPr="00F31447" w:rsidRDefault="00C30AA2" w:rsidP="00157EFE">
            <w:pPr>
              <w:jc w:val="center"/>
              <w:rPr>
                <w:rFonts w:eastAsia="Times New Roman" w:cs="Times New Roman"/>
                <w:szCs w:val="24"/>
                <w:vertAlign w:val="superscript"/>
              </w:rPr>
            </w:pPr>
            <w:r>
              <w:rPr>
                <w:rFonts w:eastAsia="Times New Roman" w:cs="Times New Roman"/>
                <w:szCs w:val="24"/>
              </w:rPr>
              <w:t>Cl</w:t>
            </w:r>
            <w:r>
              <w:rPr>
                <w:rFonts w:eastAsia="Times New Roman" w:cs="Times New Roman"/>
                <w:szCs w:val="24"/>
                <w:vertAlign w:val="superscript"/>
              </w:rPr>
              <w:t>-</w:t>
            </w:r>
          </w:p>
        </w:tc>
        <w:tc>
          <w:tcPr>
            <w:tcW w:w="1430" w:type="dxa"/>
            <w:vAlign w:val="center"/>
          </w:tcPr>
          <w:p w14:paraId="2879A119" w14:textId="77777777" w:rsidR="00C30AA2" w:rsidRDefault="00C30AA2" w:rsidP="00157EF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0.418400</w:t>
            </w:r>
          </w:p>
        </w:tc>
        <w:tc>
          <w:tcPr>
            <w:tcW w:w="1455" w:type="dxa"/>
            <w:vAlign w:val="center"/>
          </w:tcPr>
          <w:p w14:paraId="5D2612D9" w14:textId="77777777" w:rsidR="00C30AA2" w:rsidRDefault="00C30AA2" w:rsidP="00157EF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0.760000</w:t>
            </w:r>
          </w:p>
        </w:tc>
        <w:tc>
          <w:tcPr>
            <w:tcW w:w="1400" w:type="dxa"/>
            <w:vAlign w:val="center"/>
          </w:tcPr>
          <w:p w14:paraId="18ADF5B6" w14:textId="77777777" w:rsidR="00C30AA2" w:rsidRDefault="00C30AA2" w:rsidP="00157EF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EA4197">
              <w:rPr>
                <w:rFonts w:eastAsia="Times New Roman" w:cs="Times New Roman"/>
                <w:szCs w:val="24"/>
              </w:rPr>
              <w:t>0.650629</w:t>
            </w:r>
          </w:p>
        </w:tc>
        <w:tc>
          <w:tcPr>
            <w:tcW w:w="1394" w:type="dxa"/>
            <w:vAlign w:val="center"/>
          </w:tcPr>
          <w:p w14:paraId="64B809A7" w14:textId="77777777" w:rsidR="00C30AA2" w:rsidRDefault="00C30AA2" w:rsidP="00157EF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EA4197">
              <w:rPr>
                <w:rFonts w:eastAsia="Times New Roman" w:cs="Times New Roman"/>
                <w:szCs w:val="24"/>
              </w:rPr>
              <w:t>0.4184</w:t>
            </w:r>
            <w:r>
              <w:rPr>
                <w:rFonts w:eastAsia="Times New Roman" w:cs="Times New Roman"/>
                <w:szCs w:val="24"/>
              </w:rPr>
              <w:t>00</w:t>
            </w:r>
          </w:p>
        </w:tc>
        <w:tc>
          <w:tcPr>
            <w:tcW w:w="1394" w:type="dxa"/>
            <w:vAlign w:val="center"/>
          </w:tcPr>
          <w:p w14:paraId="035730E6" w14:textId="77777777" w:rsidR="00C30AA2" w:rsidRDefault="00C30AA2" w:rsidP="00157EF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0.200000</w:t>
            </w:r>
          </w:p>
        </w:tc>
      </w:tr>
    </w:tbl>
    <w:p w14:paraId="2A77ABB6" w14:textId="7913DE9C" w:rsidR="00B3040C" w:rsidRDefault="00794CA5" w:rsidP="00943FC7">
      <w:r>
        <w:lastRenderedPageBreak/>
        <w:t xml:space="preserve">Van der Waals force </w:t>
      </w:r>
      <w:r w:rsidR="003F50B8">
        <w:t xml:space="preserve">is given by </w:t>
      </w:r>
      <w:r w:rsidR="00952328">
        <w:t xml:space="preserve">Lennard-Jones potential in the force field, thus has two parameters: </w:t>
      </w:r>
      <w:r w:rsidR="0056748D">
        <w:t xml:space="preserve">van der Waals radius </w:t>
      </w:r>
      <w:r w:rsidR="00DD00D6" w:rsidRPr="00DD00D6">
        <w:rPr>
          <w:rFonts w:cs="Times New Roman"/>
          <w:i/>
          <w:iCs/>
        </w:rPr>
        <w:t>σ</w:t>
      </w:r>
      <w:r w:rsidR="00DD00D6">
        <w:rPr>
          <w:rFonts w:cs="Times New Roman"/>
        </w:rPr>
        <w:t xml:space="preserve"> and an energy term </w:t>
      </w:r>
      <w:r w:rsidR="00DD00D6" w:rsidRPr="00DD00D6">
        <w:rPr>
          <w:rFonts w:cs="Times New Roman"/>
          <w:i/>
          <w:iCs/>
        </w:rPr>
        <w:t>ε</w:t>
      </w:r>
      <w:r w:rsidR="00952328">
        <w:t xml:space="preserve">. </w:t>
      </w:r>
      <w:r w:rsidR="00943FC7">
        <w:t xml:space="preserve">While doing equilibration for the water-free system, the </w:t>
      </w:r>
      <w:r w:rsidR="00952328">
        <w:t>v</w:t>
      </w:r>
      <w:r w:rsidR="00943FC7">
        <w:t xml:space="preserve">an der Waals </w:t>
      </w:r>
      <w:r w:rsidR="00881157">
        <w:t xml:space="preserve">potential parameters of ions </w:t>
      </w:r>
      <w:r w:rsidR="00A67AAA">
        <w:t>need to</w:t>
      </w:r>
      <w:r w:rsidR="00A41299">
        <w:t xml:space="preserve"> be adjusted. </w:t>
      </w:r>
      <w:r w:rsidR="00DD00D6">
        <w:t xml:space="preserve">The </w:t>
      </w:r>
      <w:r w:rsidR="00B56147">
        <w:t xml:space="preserve">van der Waals radii of ions are set to be the summation of the </w:t>
      </w:r>
      <w:r w:rsidR="009C088C">
        <w:t xml:space="preserve">van der Waals </w:t>
      </w:r>
      <w:r w:rsidR="00B56147">
        <w:t>radii of ion</w:t>
      </w:r>
      <w:r w:rsidR="009C088C">
        <w:t>s</w:t>
      </w:r>
      <w:r w:rsidR="00B56147">
        <w:t xml:space="preserve"> and </w:t>
      </w:r>
      <w:r w:rsidR="00FE3373">
        <w:t xml:space="preserve">twice </w:t>
      </w:r>
      <w:r w:rsidR="009C088C">
        <w:t xml:space="preserve">of the van der Waals radius of water to </w:t>
      </w:r>
      <w:r w:rsidR="00607579">
        <w:t>mimic</w:t>
      </w:r>
      <w:r w:rsidR="009C088C">
        <w:t xml:space="preserve"> the hydrated ions</w:t>
      </w:r>
      <w:r w:rsidR="00607579">
        <w:t xml:space="preserve">. For the energy term, </w:t>
      </w:r>
      <w:r w:rsidR="00B6405D">
        <w:t xml:space="preserve">when no changes were made, </w:t>
      </w:r>
      <w:r w:rsidR="00B6405D" w:rsidRPr="00A67AAA">
        <w:t>Mg</w:t>
      </w:r>
      <w:r w:rsidR="00A67AAA">
        <w:rPr>
          <w:vertAlign w:val="superscript"/>
        </w:rPr>
        <w:t>2+</w:t>
      </w:r>
      <w:r w:rsidR="00A67AAA">
        <w:t xml:space="preserve"> would condense to RNA because </w:t>
      </w:r>
      <w:r w:rsidR="006E021E">
        <w:t xml:space="preserve">the parameter is too large for hydrated </w:t>
      </w:r>
      <w:r w:rsidR="006E021E" w:rsidRPr="006E021E">
        <w:t>Mg</w:t>
      </w:r>
      <w:r w:rsidR="006E021E">
        <w:rPr>
          <w:vertAlign w:val="superscript"/>
        </w:rPr>
        <w:t>2+</w:t>
      </w:r>
      <w:r w:rsidR="006E021E">
        <w:t xml:space="preserve">. Thus, </w:t>
      </w:r>
      <w:r w:rsidR="00607579" w:rsidRPr="006E021E">
        <w:t>different</w:t>
      </w:r>
      <w:r w:rsidR="00607579">
        <w:t xml:space="preserve"> </w:t>
      </w:r>
      <w:r w:rsidR="004D130B">
        <w:t xml:space="preserve">parameter sets are tested, and </w:t>
      </w:r>
      <w:r w:rsidR="00C30AA2">
        <w:rPr>
          <w:noProof/>
        </w:rPr>
        <mc:AlternateContent>
          <mc:Choice Requires="wpg">
            <w:drawing>
              <wp:anchor distT="0" distB="0" distL="114300" distR="114300" simplePos="0" relativeHeight="251626496" behindDoc="0" locked="0" layoutInCell="1" allowOverlap="1" wp14:anchorId="3595D00B" wp14:editId="4064454E">
                <wp:simplePos x="0" y="0"/>
                <wp:positionH relativeFrom="margin">
                  <wp:align>center</wp:align>
                </wp:positionH>
                <wp:positionV relativeFrom="paragraph">
                  <wp:posOffset>45720</wp:posOffset>
                </wp:positionV>
                <wp:extent cx="4457700" cy="3124200"/>
                <wp:effectExtent l="0" t="0" r="0" b="0"/>
                <wp:wrapTopAndBottom/>
                <wp:docPr id="2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57700" cy="3124200"/>
                          <a:chOff x="0" y="0"/>
                          <a:chExt cx="4457700" cy="3124200"/>
                        </a:xfrm>
                      </wpg:grpSpPr>
                      <pic:pic xmlns:pic="http://schemas.openxmlformats.org/drawingml/2006/picture">
                        <pic:nvPicPr>
                          <pic:cNvPr id="3074" name="Picture 2" descr="Chart, line chart&#10;&#10;Description automatically generated">
                            <a:extLst>
                              <a:ext uri="{FF2B5EF4-FFF2-40B4-BE49-F238E27FC236}">
                                <a16:creationId xmlns:a16="http://schemas.microsoft.com/office/drawing/2014/main" id="{8486FBAF-E545-14B0-4E07-7D7DF8221682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8986" y="0"/>
                            <a:ext cx="3933825" cy="264795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1" name="Text Box 1"/>
                        <wps:cNvSpPr txBox="1"/>
                        <wps:spPr>
                          <a:xfrm>
                            <a:off x="0" y="2705100"/>
                            <a:ext cx="4457700" cy="4191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91EA317" w14:textId="62FA0F03" w:rsidR="0048216A" w:rsidRPr="00C30AA2" w:rsidRDefault="0048216A" w:rsidP="0048216A">
                              <w:pPr>
                                <w:pStyle w:val="Caption"/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auto"/>
                                  <w:sz w:val="32"/>
                                  <w:szCs w:val="20"/>
                                </w:rPr>
                              </w:pPr>
                              <w:bookmarkStart w:id="3" w:name="_Ref106641551"/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Figure S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 w:rsidR="00157EF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auto"/>
                                  <w:sz w:val="20"/>
                                  <w:szCs w:val="20"/>
                                </w:rPr>
                                <w:t>3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bookmarkEnd w:id="3"/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. 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Mg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-RNA distance distribution with different van der Waals parameter sets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595D00B" id="Group 2" o:spid="_x0000_s1036" style="position:absolute;margin-left:0;margin-top:3.6pt;width:351pt;height:246pt;z-index:251626496;mso-position-horizontal:center;mso-position-horizontal-relative:margin" coordsize="44577,3124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">
                <v:shape id="Picture 2" o:spid="_x0000_s1037" type="#_x0000_t75" alt="Chart, line chart&#10;&#10;Description automatically generated" style="position:absolute;left:489;width:39339;height:2647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">
                  <v:imagedata r:id="rId13" o:title="Chart, line chart&#10;&#10;Description automatically generated"/>
                </v:shape>
                <v:shape id="_x0000_s1038" type="#_x0000_t202" style="position:absolute;top:27051;width:44577;height:419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" stroked="f">
                  <v:textbox style="mso-fit-shape-to-text:t" inset="0,0,0,0">
                    <w:txbxContent>
                      <w:p w14:paraId="591EA317" w14:textId="62FA0F03" w:rsidR="0048216A" w:rsidRPr="00C30AA2" w:rsidRDefault="0048216A" w:rsidP="0048216A">
                        <w:pPr>
                          <w:pStyle w:val="Caption"/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noProof/>
                            <w:color w:val="auto"/>
                            <w:sz w:val="32"/>
                            <w:szCs w:val="20"/>
                          </w:rPr>
                        </w:pPr>
                        <w:bookmarkStart w:id="4" w:name="_Ref106641551"/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Figure S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begin"/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separate"/>
                        </w:r>
                        <w:r w:rsidR="00157EF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noProof/>
                            <w:color w:val="auto"/>
                            <w:sz w:val="20"/>
                            <w:szCs w:val="20"/>
                          </w:rPr>
                          <w:t>3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end"/>
                        </w:r>
                        <w:bookmarkEnd w:id="4"/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. 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Mg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-RNA distance distribution with different van der Waals parameter sets.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E41FC6">
        <w:t xml:space="preserve">the distribution of </w:t>
      </w:r>
      <w:r w:rsidR="008D2D73">
        <w:t>RNA-Mg</w:t>
      </w:r>
      <w:r w:rsidR="008D2D73">
        <w:rPr>
          <w:vertAlign w:val="superscript"/>
        </w:rPr>
        <w:t>2+</w:t>
      </w:r>
      <w:r w:rsidR="008D2D73">
        <w:t xml:space="preserve"> distance </w:t>
      </w:r>
      <w:r w:rsidR="00723922">
        <w:t>were shown in (</w:t>
      </w:r>
      <w:r w:rsidR="00027E80" w:rsidRPr="00027E80">
        <w:fldChar w:fldCharType="begin"/>
      </w:r>
      <w:r w:rsidR="00027E80" w:rsidRPr="00027E80">
        <w:instrText xml:space="preserve"> REF _Ref106641551 \h </w:instrText>
      </w:r>
      <w:r w:rsidR="00027E80">
        <w:instrText xml:space="preserve"> \* MERGEFORMAT </w:instrText>
      </w:r>
      <w:r w:rsidR="00027E80" w:rsidRPr="00027E80">
        <w:fldChar w:fldCharType="separate"/>
      </w:r>
      <w:r w:rsidR="006F2AB9" w:rsidRPr="006F2AB9">
        <w:t>Figure S3</w:t>
      </w:r>
      <w:r w:rsidR="00027E80" w:rsidRPr="00027E80">
        <w:fldChar w:fldCharType="end"/>
      </w:r>
      <w:r w:rsidR="00723922">
        <w:t xml:space="preserve">). It </w:t>
      </w:r>
      <w:proofErr w:type="gramStart"/>
      <w:r w:rsidR="00723922">
        <w:t>tells</w:t>
      </w:r>
      <w:proofErr w:type="gramEnd"/>
      <w:r w:rsidR="00723922">
        <w:t xml:space="preserve"> that all the parameter sets prevent </w:t>
      </w:r>
      <w:r w:rsidR="00B3040C">
        <w:t>Mg</w:t>
      </w:r>
      <w:r w:rsidR="00B3040C">
        <w:rPr>
          <w:vertAlign w:val="superscript"/>
        </w:rPr>
        <w:t>2+</w:t>
      </w:r>
      <w:r w:rsidR="00B3040C">
        <w:t xml:space="preserve"> from condensing and provides similar distribution.</w:t>
      </w:r>
    </w:p>
    <w:p w14:paraId="256DB3AF" w14:textId="77777777" w:rsidR="00C30AA2" w:rsidRPr="00B3040C" w:rsidRDefault="00C30AA2" w:rsidP="00943FC7"/>
    <w:p w14:paraId="5BB94599" w14:textId="2C669236" w:rsidR="003156F5" w:rsidRDefault="003156F5" w:rsidP="003156F5">
      <w:pPr>
        <w:pStyle w:val="Heading1"/>
      </w:pPr>
      <w:r>
        <w:t xml:space="preserve">Ion concentration and </w:t>
      </w:r>
      <w:r w:rsidR="00656986" w:rsidRPr="00656986">
        <w:t>preferential interaction coefficients</w:t>
      </w:r>
    </w:p>
    <w:p w14:paraId="146170D5" w14:textId="2E07D3DE" w:rsidR="00625FA1" w:rsidRDefault="00A65355" w:rsidP="00B62AD5">
      <w:r>
        <w:t>The region close to the negatively charged RNA attracts cations like Mg</w:t>
      </w:r>
      <w:r>
        <w:rPr>
          <w:vertAlign w:val="superscript"/>
        </w:rPr>
        <w:t>2+</w:t>
      </w:r>
      <w:r>
        <w:t xml:space="preserve"> and K</w:t>
      </w:r>
      <w:r>
        <w:rPr>
          <w:vertAlign w:val="superscript"/>
        </w:rPr>
        <w:t>+</w:t>
      </w:r>
      <w:r>
        <w:t>, creating a much denser region for cations. However, those ions near the RNA backbone are much less mobile than the free ions</w:t>
      </w:r>
      <w:proofErr w:type="gramStart"/>
      <w:r>
        <w:t xml:space="preserve"> this</w:t>
      </w:r>
      <w:proofErr w:type="gramEnd"/>
      <w:r>
        <w:t xml:space="preserve"> high concentration region should be excluded when ion concentrations are calculated. Thus, we took the following steps to calculate the actual concentration of ions.</w:t>
      </w:r>
      <w:r>
        <w:fldChar w:fldCharType="begin"/>
      </w:r>
      <w:r>
        <w:instrText xml:space="preserve"> ADDIN ZOTERO_ITEM CSL_CITATION {"citationID":"dYcz8EAr","properties":{"formattedCitation":"\\super 1\\nosupersub{}","plainCitation":"1","noteIndex":0},"citationItems":[{"id":54,"uris":["http://zotero.org/users/9629863/items/TJAAWQT3"],"itemData":{"id":54,"type":"article-journal","abstract":"Experiments demonstrate that Mg2+ is crucial for structure and function of RNA systems, yet the detailed molecular mechanism of Mg2+ action on RNA is not well understood. We investigate the interplay between RNA and Mg2+ at atomic resolution through ten 2-μs explicit solvent molecular dynamics simulations of the SAM-I riboswitch with varying ion concentrations. The structure, including three stemloops, is very stable on this time scale. Simulations reveal that outer-sphere coordinated Mg2+ ions ﬂuctuate on the same time scale as the RNA, and that their dynamics couple. Locally, Mg2+ association aﬀects RNA conformation through tertiary bridging interactions; globally, increasing Mg2+ concentration slows RNA ﬂuctuations. Outer-sphere Mg2+ ions responsible for these eﬀects account for 80% of Mg2+ in our simulations. These ions are transiently bound to the RNA, maintaining interactions, but shuttled from site to site. Outer-sphere Mg2+ are separated from the RNA by a single hydration shell, occupying a thin layer 3−5 Å from the RNA. Distribution functions reveal that outer-sphere Mg2+ are positioned by electronegative atoms, hydration layers, and a preference for the major groove. Diﬀusion analysis suggests transient outer-sphere Mg2+ dynamics are glassy. Since outer-sphere Mg2+ ions account for most of the Mg2+ in our simulations, these ions may change the paradigm of Mg2+−RNA interactions. Rather than a few inner-sphere ions anchoring the RNA structure surrounded by a continuum of diﬀuse ions, we observe a layer of outer-sphere coordinated Mg2+ that is transiently bound but strongly coupled to the RNA.","container-title":"Journal of the American Chemical Society","DOI":"10.1021/ja301454u","ISSN":"0002-7863, 1520-5126","issue":"29","journalAbbreviation":"J. Am. Chem. Soc.","language":"en","page":"12043-12053","source":"DOI.org (Crossref)","title":"Magnesium Fluctuations Modulate RNA Dynamics in the SAM-I Riboswitch","volume":"134","author":[{"family":"Hayes","given":"Ryan L."},{"family":"Noel","given":"Jeffrey K."},{"family":"Mohanty","given":"Udayan"},{"family":"Whitford","given":"Paul C."},{"family":"Hennelly","given":"Scott P."},{"family":"Onuchic","given":"José N."},{"family":"Sanbonmatsu","given":"Karissa Y."}],"issued":{"date-parts":[["2012",7,25]]}}}],"schema":"https://github.com/citation-style-language/schema/raw/master/csl-citation.json"} </w:instrText>
      </w:r>
      <w:r>
        <w:fldChar w:fldCharType="separate"/>
      </w:r>
      <w:r w:rsidRPr="007113EA">
        <w:rPr>
          <w:rFonts w:cs="Times New Roman"/>
          <w:szCs w:val="24"/>
          <w:vertAlign w:val="superscript"/>
        </w:rPr>
        <w:t>1</w:t>
      </w:r>
      <w:r>
        <w:fldChar w:fldCharType="end"/>
      </w:r>
    </w:p>
    <w:p w14:paraId="1C4E538A" w14:textId="4D1A1563" w:rsidR="00A65355" w:rsidRPr="00C77133" w:rsidRDefault="00A65355" w:rsidP="00B62AD5">
      <w:bookmarkStart w:id="5" w:name="_Ref106131449"/>
      <w:r>
        <w:rPr>
          <w:rFonts w:hint="eastAsia"/>
        </w:rPr>
        <w:lastRenderedPageBreak/>
        <w:t>Con</w:t>
      </w:r>
      <w:r>
        <w:t xml:space="preserve">sider </w:t>
      </w:r>
      <w:proofErr w:type="gramStart"/>
      <w:r>
        <w:t>the region</w:t>
      </w:r>
      <w:proofErr w:type="gramEnd"/>
      <w:r>
        <w:t xml:space="preserve"> </w:t>
      </w:r>
      <w:r w:rsidRPr="00783978">
        <w:rPr>
          <w:i/>
          <w:iCs/>
        </w:rPr>
        <w:t>D</w:t>
      </w:r>
      <w:r>
        <w:t xml:space="preserve"> as the collection of points at least 15 </w:t>
      </w:r>
      <w:r w:rsidRPr="0089043A">
        <w:t xml:space="preserve">Å away from RNA, where the potential generated by RNA is </w:t>
      </w:r>
      <w:r>
        <w:t>small</w:t>
      </w:r>
      <w:r w:rsidRPr="0089043A">
        <w:t xml:space="preserve"> and ions are</w:t>
      </w:r>
      <w:r>
        <w:t xml:space="preserve"> considered free. The </w:t>
      </w:r>
      <w:r w:rsidR="00701138">
        <w:t xml:space="preserve">raw </w:t>
      </w:r>
      <w:r>
        <w:t xml:space="preserve">concentration of ion species </w:t>
      </w:r>
      <w:proofErr w:type="spellStart"/>
      <w:r>
        <w:rPr>
          <w:i/>
          <w:iCs/>
        </w:rPr>
        <w:t>i</w:t>
      </w:r>
      <w:proofErr w:type="spellEnd"/>
      <w:r>
        <w:t xml:space="preserve"> in region </w:t>
      </w:r>
      <w:r>
        <w:rPr>
          <w:i/>
          <w:iCs/>
        </w:rPr>
        <w:t>D</w:t>
      </w:r>
      <w:r>
        <w:t xml:space="preserve"> is obtained by</w:t>
      </w:r>
      <w:r w:rsidR="007D4776">
        <w:br/>
      </w: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r>
                <m:rPr>
                  <m:nor/>
                </m:rPr>
                <w:rPr>
                  <w:rFonts w:cs="Times New Roman"/>
                </w:rPr>
                <m:t>[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i</m:t>
              </m:r>
              <m:r>
                <m:rPr>
                  <m:nor/>
                </m:rPr>
                <w:rPr>
                  <w:rFonts w:cs="Times New Roman"/>
                </w:rPr>
                <m:t>]*</m:t>
              </m:r>
              <m:r>
                <m:rPr>
                  <m:nor/>
                </m:rPr>
                <w:rPr>
                  <w:rFonts w:ascii="Cambria Math" w:cs="Times New Roman"/>
                </w:rPr>
                <m:t xml:space="preserve"> </m:t>
              </m:r>
              <m:r>
                <m:rPr>
                  <m:nor/>
                </m:rPr>
                <w:rPr>
                  <w:rFonts w:cs="Times New Roman"/>
                </w:rPr>
                <m:t>=</m:t>
              </m:r>
              <m:r>
                <m:rPr>
                  <m:nor/>
                </m:rPr>
                <w:rPr>
                  <w:rFonts w:ascii="Cambria Math" w:cs="Times New Roman"/>
                </w:rPr>
                <m:t xml:space="preserve"> </m:t>
              </m:r>
              <m:r>
                <m:rPr>
                  <m:nor/>
                </m:rPr>
                <w:rPr>
                  <w:rFonts w:cs="Times New Roman"/>
                </w:rPr>
                <m:t>55.51M</m:t>
              </m:r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N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i</m:t>
                      </m:r>
                      <w:bookmarkStart w:id="6" w:name="_Hlk106133583"/>
                      <m:r>
                        <m:rPr>
                          <m:nor/>
                        </m:rPr>
                        <w:rPr>
                          <w:rFonts w:cs="Times New Roman"/>
                          <w:iCs/>
                        </w:rPr>
                        <m:t>,</m:t>
                      </m:r>
                      <m:r>
                        <m:rPr>
                          <m:nor/>
                        </m:rPr>
                        <w:rPr>
                          <w:rFonts w:ascii="Cambria Math" w:cs="Times New Roman"/>
                          <w:iCs/>
                        </w:rPr>
                        <m:t xml:space="preserve"> 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D</m:t>
                      </m:r>
                      <w:bookmarkEnd w:id="6"/>
                    </m:sub>
                  </m:sSub>
                  <m:ctrlPr>
                    <w:rPr>
                      <w:rFonts w:ascii="Cambria Math" w:hAnsi="Cambria Math" w:cs="Times New Roman"/>
                      <w:i/>
                    </w:rPr>
                  </m:ctrlP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N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cs="Times New Roman"/>
                        </w:rPr>
                        <m:t>water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  <w:iCs/>
                        </w:rPr>
                        <m:t>,</m:t>
                      </m:r>
                      <m:r>
                        <m:rPr>
                          <m:nor/>
                        </m:rPr>
                        <w:rPr>
                          <w:rFonts w:ascii="Cambria Math" w:cs="Times New Roman"/>
                          <w:iCs/>
                        </w:rPr>
                        <m:t xml:space="preserve"> 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D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</w:rPr>
                  </m:ctrlPr>
                </m:den>
              </m:f>
              <m:r>
                <m:rPr>
                  <m:nor/>
                </m:rPr>
                <w:rPr>
                  <w:rFonts w:cs="Times New Roman"/>
                </w:rPr>
                <m:t>,</m:t>
              </m:r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  <w:iCs/>
                </w:rPr>
                <m:t>(S</m:t>
              </m:r>
              <m:r>
                <m:rPr>
                  <m:nor/>
                </m:rPr>
                <w:rPr>
                  <w:rFonts w:ascii="Cambria Math" w:hAnsi="Cambria Math" w:cs="Times New Roman"/>
                  <w:iCs/>
                </w:rPr>
                <w:fldChar w:fldCharType="begin"/>
              </m:r>
              <m:r>
                <m:rPr>
                  <m:nor/>
                </m:rPr>
                <w:rPr>
                  <w:rFonts w:ascii="Cambria Math" w:hAnsi="Cambria Math" w:cs="Times New Roman"/>
                  <w:iCs/>
                </w:rPr>
                <m:t xml:space="preserve"> SEQ Equation \* ARABIC </m:t>
              </m:r>
              <m:r>
                <m:rPr>
                  <m:nor/>
                </m:rPr>
                <w:rPr>
                  <w:rFonts w:ascii="Cambria Math" w:hAnsi="Cambria Math" w:cs="Times New Roman"/>
                  <w:iCs/>
                </w:rPr>
                <w:fldChar w:fldCharType="separate"/>
              </m:r>
              <m:r>
                <m:rPr>
                  <m:nor/>
                </m:rPr>
                <w:rPr>
                  <w:rFonts w:ascii="Cambria Math" w:hAnsi="Cambria Math" w:cs="Times New Roman"/>
                  <w:iCs/>
                  <w:noProof/>
                </w:rPr>
                <m:t>1</m:t>
              </m:r>
              <m:r>
                <m:rPr>
                  <m:nor/>
                </m:rPr>
                <w:rPr>
                  <w:rFonts w:ascii="Cambria Math" w:hAnsi="Cambria Math" w:cs="Times New Roman"/>
                  <w:iCs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  <w:iCs/>
                </w:rPr>
                <m:t>)</m:t>
              </m:r>
            </m:e>
          </m:eqArr>
          <w:bookmarkEnd w:id="5"/>
          <m:r>
            <m:rPr>
              <m:sty m:val="p"/>
            </m:rPr>
            <w:rPr>
              <w:rFonts w:ascii="Cambria Math" w:hAnsi="Cambria Math" w:cs="Times New Roman"/>
            </w:rPr>
            <w:br/>
          </m:r>
        </m:oMath>
      </m:oMathPara>
      <w:r w:rsidR="00C70832">
        <w:t>where</w:t>
      </w:r>
      <w:r w:rsidR="00CD2832">
        <w:t xml:space="preserve"> </w:t>
      </w:r>
      <w:r w:rsidR="00C77133" w:rsidRPr="00C77133">
        <w:rPr>
          <w:rFonts w:hint="eastAsia"/>
          <w:i/>
          <w:iCs/>
        </w:rPr>
        <w:t>N</w:t>
      </w:r>
      <w:r w:rsidR="00C77133" w:rsidRPr="00C77133">
        <w:rPr>
          <w:rFonts w:hint="eastAsia"/>
          <w:i/>
          <w:iCs/>
          <w:vertAlign w:val="subscript"/>
        </w:rPr>
        <w:t>i</w:t>
      </w:r>
      <w:r w:rsidR="003B2684" w:rsidRPr="003B2684">
        <w:rPr>
          <w:vertAlign w:val="subscript"/>
        </w:rPr>
        <w:t>,</w:t>
      </w:r>
      <w:r w:rsidR="003B2684">
        <w:rPr>
          <w:i/>
          <w:iCs/>
          <w:vertAlign w:val="subscript"/>
        </w:rPr>
        <w:t xml:space="preserve"> D</w:t>
      </w:r>
      <w:r w:rsidR="00C77133">
        <w:t xml:space="preserve"> and </w:t>
      </w:r>
      <w:proofErr w:type="spellStart"/>
      <w:r w:rsidR="00C77133" w:rsidRPr="00C77133">
        <w:rPr>
          <w:i/>
          <w:iCs/>
        </w:rPr>
        <w:t>N</w:t>
      </w:r>
      <w:r w:rsidR="00C77133" w:rsidRPr="00C77133">
        <w:rPr>
          <w:vertAlign w:val="subscript"/>
        </w:rPr>
        <w:t>water</w:t>
      </w:r>
      <w:proofErr w:type="spellEnd"/>
      <w:r w:rsidR="00376017">
        <w:rPr>
          <w:vertAlign w:val="subscript"/>
        </w:rPr>
        <w:t xml:space="preserve">, </w:t>
      </w:r>
      <w:r w:rsidR="00376017" w:rsidRPr="00376017">
        <w:rPr>
          <w:i/>
          <w:iCs/>
          <w:vertAlign w:val="subscript"/>
        </w:rPr>
        <w:t>D</w:t>
      </w:r>
      <w:r w:rsidR="00C77133">
        <w:t xml:space="preserve"> represents the number of </w:t>
      </w:r>
      <w:r w:rsidR="00E54634">
        <w:t xml:space="preserve">species </w:t>
      </w:r>
      <w:proofErr w:type="spellStart"/>
      <w:r w:rsidR="00E54634" w:rsidRPr="00E54634">
        <w:rPr>
          <w:i/>
          <w:iCs/>
        </w:rPr>
        <w:t>i</w:t>
      </w:r>
      <w:proofErr w:type="spellEnd"/>
      <w:r w:rsidR="00E54634">
        <w:t xml:space="preserve"> and number of water molecule in region </w:t>
      </w:r>
      <w:r w:rsidR="00E54634" w:rsidRPr="00E54634">
        <w:rPr>
          <w:i/>
          <w:iCs/>
        </w:rPr>
        <w:t>D</w:t>
      </w:r>
      <w:r w:rsidR="00E54634">
        <w:t xml:space="preserve"> respectively.</w:t>
      </w:r>
    </w:p>
    <w:p w14:paraId="3B67AD75" w14:textId="77777777" w:rsidR="00157EFE" w:rsidRPr="00C30AA2" w:rsidRDefault="00157EFE" w:rsidP="00157EFE">
      <w:pPr>
        <w:pStyle w:val="Caption"/>
        <w:framePr w:hSpace="180" w:wrap="around" w:vAnchor="page" w:hAnchor="page" w:x="1837" w:y="1453"/>
        <w:rPr>
          <w:rFonts w:ascii="Arial" w:hAnsi="Arial" w:cs="Arial"/>
          <w:i w:val="0"/>
          <w:iCs w:val="0"/>
          <w:color w:val="auto"/>
          <w:sz w:val="28"/>
          <w:szCs w:val="28"/>
        </w:rPr>
      </w:pPr>
      <w:bookmarkStart w:id="7" w:name="_Ref106145013"/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t>Table S</w:t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fldChar w:fldCharType="begin"/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fldChar w:fldCharType="separate"/>
      </w:r>
      <w:r>
        <w:rPr>
          <w:rFonts w:ascii="Arial" w:hAnsi="Arial" w:cs="Arial"/>
          <w:b/>
          <w:bCs/>
          <w:i w:val="0"/>
          <w:iCs w:val="0"/>
          <w:noProof/>
          <w:color w:val="auto"/>
          <w:sz w:val="20"/>
          <w:szCs w:val="20"/>
        </w:rPr>
        <w:t>3</w:t>
      </w:r>
      <w:r w:rsidRPr="00C30AA2">
        <w:rPr>
          <w:rFonts w:ascii="Arial" w:hAnsi="Arial" w:cs="Arial"/>
          <w:b/>
          <w:bCs/>
          <w:i w:val="0"/>
          <w:iCs w:val="0"/>
          <w:color w:val="auto"/>
          <w:sz w:val="20"/>
          <w:szCs w:val="20"/>
        </w:rPr>
        <w:fldChar w:fldCharType="end"/>
      </w:r>
      <w:bookmarkEnd w:id="7"/>
      <w:r w:rsidRPr="00C30AA2">
        <w:rPr>
          <w:rFonts w:ascii="Arial" w:hAnsi="Arial" w:cs="Arial"/>
          <w:i w:val="0"/>
          <w:iCs w:val="0"/>
          <w:color w:val="auto"/>
          <w:sz w:val="20"/>
          <w:szCs w:val="20"/>
        </w:rPr>
        <w:t xml:space="preserve"> Raw and corrected concentrations with different thresholds to determine region D for the case 20 mM Mg</w:t>
      </w:r>
      <w:r w:rsidRPr="00C30AA2">
        <w:rPr>
          <w:rFonts w:ascii="Arial" w:hAnsi="Arial" w:cs="Arial"/>
          <w:i w:val="0"/>
          <w:iCs w:val="0"/>
          <w:color w:val="auto"/>
          <w:sz w:val="20"/>
          <w:szCs w:val="20"/>
          <w:vertAlign w:val="superscript"/>
        </w:rPr>
        <w:t>2+</w:t>
      </w:r>
      <w:r w:rsidRPr="00C30AA2">
        <w:rPr>
          <w:rFonts w:ascii="Arial" w:hAnsi="Arial" w:cs="Arial"/>
          <w:i w:val="0"/>
          <w:iCs w:val="0"/>
          <w:color w:val="auto"/>
          <w:sz w:val="20"/>
          <w:szCs w:val="20"/>
        </w:rPr>
        <w:t xml:space="preserve">, </w:t>
      </w:r>
      <w:proofErr w:type="spellStart"/>
      <w:r w:rsidRPr="00C30AA2">
        <w:rPr>
          <w:rFonts w:ascii="Arial" w:hAnsi="Arial" w:cs="Arial"/>
          <w:i w:val="0"/>
          <w:iCs w:val="0"/>
          <w:color w:val="auto"/>
          <w:sz w:val="20"/>
          <w:szCs w:val="20"/>
        </w:rPr>
        <w:t>dG</w:t>
      </w:r>
      <w:proofErr w:type="spellEnd"/>
      <w:r w:rsidRPr="00C30AA2">
        <w:rPr>
          <w:rFonts w:ascii="Arial" w:hAnsi="Arial" w:cs="Arial"/>
          <w:i w:val="0"/>
          <w:iCs w:val="0"/>
          <w:color w:val="auto"/>
          <w:sz w:val="20"/>
          <w:szCs w:val="20"/>
        </w:rPr>
        <w:t>[-].</w:t>
      </w:r>
      <w:r w:rsidRPr="00C30AA2">
        <w:rPr>
          <w:rFonts w:ascii="Arial" w:hAnsi="Arial" w:cs="Arial"/>
          <w:i w:val="0"/>
          <w:iCs w:val="0"/>
          <w:color w:val="auto"/>
          <w:sz w:val="28"/>
          <w:szCs w:val="28"/>
        </w:rPr>
        <w:t xml:space="preserve"> </w:t>
      </w:r>
    </w:p>
    <w:tbl>
      <w:tblPr>
        <w:tblStyle w:val="PlainTable41"/>
        <w:tblpPr w:leftFromText="180" w:rightFromText="180" w:vertAnchor="page" w:horzAnchor="margin" w:tblpXSpec="center" w:tblpY="2101"/>
        <w:tblW w:w="10710" w:type="dxa"/>
        <w:tblLook w:val="04A0" w:firstRow="1" w:lastRow="0" w:firstColumn="1" w:lastColumn="0" w:noHBand="0" w:noVBand="1"/>
      </w:tblPr>
      <w:tblGrid>
        <w:gridCol w:w="617"/>
        <w:gridCol w:w="1003"/>
        <w:gridCol w:w="1507"/>
        <w:gridCol w:w="1449"/>
        <w:gridCol w:w="1446"/>
        <w:gridCol w:w="1448"/>
        <w:gridCol w:w="1620"/>
        <w:gridCol w:w="1620"/>
      </w:tblGrid>
      <w:tr w:rsidR="0041406E" w:rsidRPr="00C25697" w14:paraId="37908D6A" w14:textId="77777777" w:rsidTr="0041406E">
        <w:trPr>
          <w:gridBefore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Before w:w="617" w:type="dxa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3" w:type="dxa"/>
            <w:vAlign w:val="center"/>
          </w:tcPr>
          <w:p w14:paraId="096C8929" w14:textId="60997A1D" w:rsidR="0041406E" w:rsidRPr="00C25697" w:rsidRDefault="0041406E" w:rsidP="0041406E">
            <w:pPr>
              <w:jc w:val="center"/>
              <w:rPr>
                <w:rFonts w:eastAsia="Times New Roman" w:cs="Times New Roman"/>
                <w:szCs w:val="24"/>
              </w:rPr>
            </w:pPr>
          </w:p>
        </w:tc>
        <w:tc>
          <w:tcPr>
            <w:tcW w:w="1507" w:type="dxa"/>
            <w:vAlign w:val="center"/>
          </w:tcPr>
          <w:p w14:paraId="23D6B01B" w14:textId="77777777" w:rsidR="0041406E" w:rsidRPr="00C25697" w:rsidRDefault="0041406E" w:rsidP="00414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m:oMath>
              <m:r>
                <m:rPr>
                  <m:nor/>
                </m:rPr>
                <w:rPr>
                  <w:rFonts w:cs="Times New Roman"/>
                </w:rPr>
                <m:t>[</m:t>
              </m:r>
              <m:r>
                <m:rPr>
                  <m:nor/>
                </m:rPr>
                <w:rPr>
                  <w:rFonts w:eastAsia="Times New Roman" w:cs="Times New Roman"/>
                  <w:szCs w:val="24"/>
                </w:rPr>
                <m:t>Mg</m:t>
              </m:r>
              <m:r>
                <m:rPr>
                  <m:nor/>
                </m:rPr>
                <w:rPr>
                  <w:rFonts w:eastAsia="Times New Roman" w:cs="Times New Roman"/>
                  <w:szCs w:val="24"/>
                  <w:vertAlign w:val="superscript"/>
                </w:rPr>
                <m:t>2+</m:t>
              </m:r>
              <m:r>
                <m:rPr>
                  <m:nor/>
                </m:rPr>
                <w:rPr>
                  <w:rFonts w:cs="Times New Roman"/>
                </w:rPr>
                <m:t>]</m:t>
              </m:r>
              <m:r>
                <m:rPr>
                  <m:nor/>
                </m:rPr>
                <m:t>*</m:t>
              </m:r>
            </m:oMath>
            <w:r>
              <w:rPr>
                <w:rFonts w:eastAsia="Times New Roman" w:cs="Times New Roman"/>
              </w:rPr>
              <w:t>/</w:t>
            </w:r>
            <w:r w:rsidRPr="00C25697">
              <w:rPr>
                <w:rFonts w:eastAsia="Times New Roman" w:cs="Times New Roman"/>
                <w:szCs w:val="24"/>
              </w:rPr>
              <w:t>mM</w:t>
            </w:r>
          </w:p>
        </w:tc>
        <w:tc>
          <w:tcPr>
            <w:tcW w:w="1449" w:type="dxa"/>
            <w:vAlign w:val="center"/>
          </w:tcPr>
          <w:p w14:paraId="7E2EB6D9" w14:textId="77777777" w:rsidR="0041406E" w:rsidRPr="00C25697" w:rsidRDefault="0041406E" w:rsidP="00414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m:oMath>
              <m:r>
                <m:rPr>
                  <m:nor/>
                </m:rPr>
                <w:rPr>
                  <w:rFonts w:cs="Times New Roman"/>
                </w:rPr>
                <m:t>[</m:t>
              </m:r>
              <m:r>
                <m:rPr>
                  <m:nor/>
                </m:rPr>
                <w:rPr>
                  <w:rFonts w:eastAsia="Times New Roman" w:cs="Times New Roman"/>
                  <w:szCs w:val="24"/>
                </w:rPr>
                <m:t>K</m:t>
              </m:r>
              <m:r>
                <m:rPr>
                  <m:nor/>
                </m:rPr>
                <w:rPr>
                  <w:rFonts w:eastAsia="Times New Roman" w:cs="Times New Roman"/>
                  <w:szCs w:val="24"/>
                  <w:vertAlign w:val="superscript"/>
                </w:rPr>
                <m:t>+</m:t>
              </m:r>
              <m:r>
                <m:rPr>
                  <m:nor/>
                </m:rPr>
                <w:rPr>
                  <w:rFonts w:cs="Times New Roman"/>
                </w:rPr>
                <m:t>]</m:t>
              </m:r>
              <m:r>
                <m:rPr>
                  <m:nor/>
                </m:rPr>
                <m:t>*</m:t>
              </m:r>
            </m:oMath>
            <w:r>
              <w:rPr>
                <w:rFonts w:eastAsia="Times New Roman" w:cs="Times New Roman"/>
              </w:rPr>
              <w:t>/</w:t>
            </w:r>
            <w:r w:rsidRPr="00C25697">
              <w:rPr>
                <w:rFonts w:eastAsia="Times New Roman" w:cs="Times New Roman"/>
                <w:szCs w:val="24"/>
              </w:rPr>
              <w:t>mM</w:t>
            </w:r>
          </w:p>
        </w:tc>
        <w:tc>
          <w:tcPr>
            <w:tcW w:w="1446" w:type="dxa"/>
            <w:vAlign w:val="center"/>
          </w:tcPr>
          <w:p w14:paraId="6129A821" w14:textId="77777777" w:rsidR="0041406E" w:rsidRPr="00C25697" w:rsidRDefault="0041406E" w:rsidP="00414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m:oMath>
              <m:r>
                <m:rPr>
                  <m:nor/>
                </m:rPr>
                <w:rPr>
                  <w:rFonts w:cs="Times New Roman"/>
                </w:rPr>
                <m:t>[</m:t>
              </m:r>
              <m:r>
                <m:rPr>
                  <m:nor/>
                </m:rPr>
                <w:rPr>
                  <w:rFonts w:eastAsia="Times New Roman" w:cs="Times New Roman"/>
                  <w:szCs w:val="24"/>
                </w:rPr>
                <m:t>Cl</m:t>
              </m:r>
              <m:r>
                <m:rPr>
                  <m:nor/>
                </m:rPr>
                <w:rPr>
                  <w:rFonts w:eastAsia="Times New Roman" w:cs="Times New Roman"/>
                  <w:szCs w:val="24"/>
                  <w:vertAlign w:val="superscript"/>
                </w:rPr>
                <m:t>-</m:t>
              </m:r>
              <m:r>
                <m:rPr>
                  <m:nor/>
                </m:rPr>
                <w:rPr>
                  <w:rFonts w:cs="Times New Roman"/>
                </w:rPr>
                <m:t>]</m:t>
              </m:r>
              <m:r>
                <m:rPr>
                  <m:nor/>
                </m:rPr>
                <m:t>*</m:t>
              </m:r>
            </m:oMath>
            <w:r>
              <w:rPr>
                <w:rFonts w:eastAsia="Times New Roman" w:cs="Times New Roman"/>
              </w:rPr>
              <w:t>/</w:t>
            </w:r>
            <w:r w:rsidRPr="00C25697">
              <w:rPr>
                <w:rFonts w:eastAsia="Times New Roman" w:cs="Times New Roman"/>
                <w:szCs w:val="24"/>
              </w:rPr>
              <w:t>mM</w:t>
            </w:r>
          </w:p>
        </w:tc>
        <w:tc>
          <w:tcPr>
            <w:tcW w:w="1448" w:type="dxa"/>
            <w:vAlign w:val="center"/>
          </w:tcPr>
          <w:p w14:paraId="1623D93A" w14:textId="77777777" w:rsidR="0041406E" w:rsidRPr="00C25697" w:rsidRDefault="0041406E" w:rsidP="00414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C25697">
              <w:rPr>
                <w:rFonts w:eastAsia="Times New Roman" w:cs="Times New Roman"/>
                <w:szCs w:val="24"/>
              </w:rPr>
              <w:t>[Mg</w:t>
            </w:r>
            <w:r w:rsidRPr="00C25697">
              <w:rPr>
                <w:rFonts w:eastAsia="Times New Roman" w:cs="Times New Roman"/>
                <w:szCs w:val="24"/>
                <w:vertAlign w:val="superscript"/>
              </w:rPr>
              <w:t>2+</w:t>
            </w:r>
            <w:r w:rsidRPr="00C25697">
              <w:rPr>
                <w:rFonts w:eastAsia="Times New Roman" w:cs="Times New Roman"/>
                <w:szCs w:val="24"/>
              </w:rPr>
              <w:t>]/mM</w:t>
            </w:r>
          </w:p>
        </w:tc>
        <w:tc>
          <w:tcPr>
            <w:tcW w:w="1620" w:type="dxa"/>
            <w:noWrap/>
            <w:vAlign w:val="center"/>
          </w:tcPr>
          <w:p w14:paraId="7851345F" w14:textId="77777777" w:rsidR="0041406E" w:rsidRPr="00C25697" w:rsidRDefault="0041406E" w:rsidP="00414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C25697">
              <w:rPr>
                <w:rFonts w:eastAsia="Times New Roman" w:cs="Times New Roman"/>
                <w:szCs w:val="24"/>
              </w:rPr>
              <w:t>[K</w:t>
            </w:r>
            <w:r w:rsidRPr="00C25697">
              <w:rPr>
                <w:rFonts w:eastAsia="Times New Roman" w:cs="Times New Roman"/>
                <w:szCs w:val="24"/>
                <w:vertAlign w:val="superscript"/>
              </w:rPr>
              <w:t>+</w:t>
            </w:r>
            <w:r w:rsidRPr="00C25697">
              <w:rPr>
                <w:rFonts w:eastAsia="Times New Roman" w:cs="Times New Roman"/>
                <w:szCs w:val="24"/>
              </w:rPr>
              <w:t>]/mM</w:t>
            </w:r>
          </w:p>
        </w:tc>
        <w:tc>
          <w:tcPr>
            <w:tcW w:w="1620" w:type="dxa"/>
            <w:noWrap/>
            <w:vAlign w:val="center"/>
          </w:tcPr>
          <w:p w14:paraId="5E532A74" w14:textId="77777777" w:rsidR="0041406E" w:rsidRPr="00C25697" w:rsidRDefault="0041406E" w:rsidP="00414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C25697">
              <w:rPr>
                <w:rFonts w:eastAsia="Times New Roman" w:cs="Times New Roman"/>
                <w:szCs w:val="24"/>
              </w:rPr>
              <w:t>[Cl</w:t>
            </w:r>
            <w:r w:rsidRPr="00C25697">
              <w:rPr>
                <w:rFonts w:eastAsia="Times New Roman" w:cs="Times New Roman"/>
                <w:szCs w:val="24"/>
                <w:vertAlign w:val="superscript"/>
              </w:rPr>
              <w:t>-</w:t>
            </w:r>
            <w:r w:rsidRPr="00C25697">
              <w:rPr>
                <w:rFonts w:eastAsia="Times New Roman" w:cs="Times New Roman"/>
                <w:szCs w:val="24"/>
              </w:rPr>
              <w:t>]/mM</w:t>
            </w:r>
          </w:p>
        </w:tc>
      </w:tr>
      <w:tr w:rsidR="0041406E" w:rsidRPr="00C25697" w14:paraId="1639B1A3" w14:textId="77777777" w:rsidTr="00414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gridSpan w:val="2"/>
            <w:vAlign w:val="center"/>
            <w:hideMark/>
          </w:tcPr>
          <w:p w14:paraId="3F8DFD37" w14:textId="77777777" w:rsidR="0041406E" w:rsidRPr="00F01631" w:rsidRDefault="0041406E" w:rsidP="0041406E">
            <w:pPr>
              <w:jc w:val="center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15 </w:t>
            </w:r>
            <w:r w:rsidRPr="0089043A">
              <w:t>Å</w:t>
            </w:r>
          </w:p>
        </w:tc>
        <w:tc>
          <w:tcPr>
            <w:tcW w:w="1507" w:type="dxa"/>
            <w:vAlign w:val="center"/>
          </w:tcPr>
          <w:p w14:paraId="4537FB6D" w14:textId="77777777" w:rsidR="0041406E" w:rsidRPr="00C25697" w:rsidRDefault="0041406E" w:rsidP="00414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21.2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4.0</w:t>
            </w:r>
          </w:p>
        </w:tc>
        <w:tc>
          <w:tcPr>
            <w:tcW w:w="1449" w:type="dxa"/>
            <w:vAlign w:val="center"/>
          </w:tcPr>
          <w:p w14:paraId="0FB55347" w14:textId="77777777" w:rsidR="0041406E" w:rsidRPr="00C25697" w:rsidRDefault="0041406E" w:rsidP="00414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98.9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7.5</w:t>
            </w:r>
          </w:p>
        </w:tc>
        <w:tc>
          <w:tcPr>
            <w:tcW w:w="1446" w:type="dxa"/>
            <w:vAlign w:val="center"/>
            <w:hideMark/>
          </w:tcPr>
          <w:p w14:paraId="3A4873A1" w14:textId="77777777" w:rsidR="0041406E" w:rsidRPr="00C25697" w:rsidRDefault="0041406E" w:rsidP="00414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137.8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6.2</w:t>
            </w:r>
          </w:p>
        </w:tc>
        <w:tc>
          <w:tcPr>
            <w:tcW w:w="1448" w:type="dxa"/>
            <w:vAlign w:val="center"/>
            <w:hideMark/>
          </w:tcPr>
          <w:p w14:paraId="0888C11B" w14:textId="77777777" w:rsidR="0041406E" w:rsidRPr="00C25697" w:rsidRDefault="0041406E" w:rsidP="00414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 w:rsidRPr="00C25697">
              <w:rPr>
                <w:rFonts w:eastAsia="Times New Roman" w:cs="Times New Roman"/>
                <w:szCs w:val="24"/>
              </w:rPr>
              <w:t>20.7 ± 3.7</w:t>
            </w:r>
          </w:p>
        </w:tc>
        <w:tc>
          <w:tcPr>
            <w:tcW w:w="1620" w:type="dxa"/>
            <w:noWrap/>
            <w:vAlign w:val="center"/>
            <w:hideMark/>
          </w:tcPr>
          <w:p w14:paraId="0164E594" w14:textId="77777777" w:rsidR="0041406E" w:rsidRPr="00C25697" w:rsidRDefault="0041406E" w:rsidP="00414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97.8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7.0</w:t>
            </w:r>
          </w:p>
        </w:tc>
        <w:tc>
          <w:tcPr>
            <w:tcW w:w="1620" w:type="dxa"/>
            <w:noWrap/>
            <w:vAlign w:val="center"/>
            <w:hideMark/>
          </w:tcPr>
          <w:p w14:paraId="16C81E28" w14:textId="77777777" w:rsidR="0041406E" w:rsidRPr="00C25697" w:rsidRDefault="0041406E" w:rsidP="00414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139.2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5.9</w:t>
            </w:r>
          </w:p>
        </w:tc>
      </w:tr>
      <w:tr w:rsidR="0041406E" w:rsidRPr="00C25697" w14:paraId="096E3D90" w14:textId="77777777" w:rsidTr="0041406E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gridSpan w:val="2"/>
            <w:vAlign w:val="center"/>
            <w:hideMark/>
          </w:tcPr>
          <w:p w14:paraId="3E6075AC" w14:textId="77777777" w:rsidR="0041406E" w:rsidRPr="00C25697" w:rsidRDefault="0041406E" w:rsidP="0041406E">
            <w:pPr>
              <w:jc w:val="center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>20</w:t>
            </w:r>
            <w:r w:rsidRPr="0089043A">
              <w:t xml:space="preserve"> Å</w:t>
            </w:r>
          </w:p>
        </w:tc>
        <w:tc>
          <w:tcPr>
            <w:tcW w:w="1507" w:type="dxa"/>
            <w:vAlign w:val="center"/>
          </w:tcPr>
          <w:p w14:paraId="158F1334" w14:textId="77777777" w:rsidR="0041406E" w:rsidRPr="00C25697" w:rsidRDefault="0041406E" w:rsidP="00414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21.1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4.8</w:t>
            </w:r>
          </w:p>
        </w:tc>
        <w:tc>
          <w:tcPr>
            <w:tcW w:w="1449" w:type="dxa"/>
            <w:vAlign w:val="center"/>
          </w:tcPr>
          <w:p w14:paraId="2CE0673E" w14:textId="77777777" w:rsidR="0041406E" w:rsidRPr="00C25697" w:rsidRDefault="0041406E" w:rsidP="00414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98.9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9.2</w:t>
            </w:r>
          </w:p>
        </w:tc>
        <w:tc>
          <w:tcPr>
            <w:tcW w:w="1446" w:type="dxa"/>
            <w:vAlign w:val="center"/>
            <w:hideMark/>
          </w:tcPr>
          <w:p w14:paraId="37E57597" w14:textId="77777777" w:rsidR="0041406E" w:rsidRPr="00C25697" w:rsidRDefault="0041406E" w:rsidP="00414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139.0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8.7</w:t>
            </w:r>
          </w:p>
        </w:tc>
        <w:tc>
          <w:tcPr>
            <w:tcW w:w="1448" w:type="dxa"/>
            <w:vAlign w:val="center"/>
            <w:hideMark/>
          </w:tcPr>
          <w:p w14:paraId="78DCE0F1" w14:textId="77777777" w:rsidR="0041406E" w:rsidRPr="00C25697" w:rsidRDefault="0041406E" w:rsidP="00414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20.7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4.5</w:t>
            </w:r>
          </w:p>
        </w:tc>
        <w:tc>
          <w:tcPr>
            <w:tcW w:w="1620" w:type="dxa"/>
            <w:vAlign w:val="center"/>
            <w:hideMark/>
          </w:tcPr>
          <w:p w14:paraId="4CAE7B81" w14:textId="77777777" w:rsidR="0041406E" w:rsidRPr="00C25697" w:rsidRDefault="0041406E" w:rsidP="00414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98.2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8.6</w:t>
            </w:r>
          </w:p>
        </w:tc>
        <w:tc>
          <w:tcPr>
            <w:tcW w:w="1620" w:type="dxa"/>
            <w:vAlign w:val="center"/>
            <w:hideMark/>
          </w:tcPr>
          <w:p w14:paraId="5CC4EABD" w14:textId="77777777" w:rsidR="0041406E" w:rsidRPr="00C25697" w:rsidRDefault="0041406E" w:rsidP="0041406E">
            <w:pPr>
              <w:keepNext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139.7 </w:t>
            </w:r>
            <w:r w:rsidRPr="00C25697">
              <w:rPr>
                <w:rFonts w:eastAsia="Times New Roman" w:cs="Times New Roman"/>
                <w:szCs w:val="24"/>
              </w:rPr>
              <w:t>±</w:t>
            </w:r>
            <w:r>
              <w:rPr>
                <w:rFonts w:eastAsia="Times New Roman" w:cs="Times New Roman"/>
                <w:szCs w:val="24"/>
              </w:rPr>
              <w:t xml:space="preserve"> 8.0</w:t>
            </w:r>
          </w:p>
        </w:tc>
      </w:tr>
    </w:tbl>
    <w:p w14:paraId="3D8CA7FD" w14:textId="4437FD2F" w:rsidR="00DE62CD" w:rsidRPr="00DE62CD" w:rsidRDefault="00F76C8D" w:rsidP="00626C3A">
      <w:r>
        <w:rPr>
          <w:rFonts w:hint="eastAsia"/>
        </w:rPr>
        <w:t>However,</w:t>
      </w:r>
      <w:r>
        <w:t xml:space="preserve"> </w:t>
      </w:r>
      <w:r w:rsidR="00085029">
        <w:t>there is no g</w:t>
      </w:r>
      <w:r w:rsidR="00CD775D">
        <w:t xml:space="preserve">uarantee that </w:t>
      </w:r>
      <w:r w:rsidR="002A0BB4">
        <w:t>th</w:t>
      </w:r>
      <w:r w:rsidR="00085029">
        <w:t xml:space="preserve">is concentration </w:t>
      </w:r>
      <w:r w:rsidR="00CD775D">
        <w:t xml:space="preserve">gives a neutral solution, </w:t>
      </w:r>
      <w:r w:rsidR="00FC183F">
        <w:t xml:space="preserve">and we need to correct this </w:t>
      </w:r>
      <w:r w:rsidR="00334EB1">
        <w:t xml:space="preserve">raw concentration </w:t>
      </w:r>
      <w:r w:rsidR="00FC183F">
        <w:t>with an ion</w:t>
      </w:r>
      <w:r w:rsidR="00701138">
        <w:t>-ion</w:t>
      </w:r>
      <w:r w:rsidR="00FC183F">
        <w:t xml:space="preserve"> interaction term</w:t>
      </w:r>
      <w:r w:rsidR="00334EB1">
        <w:t xml:space="preserve"> to give electroneutral results</w:t>
      </w:r>
      <w:r w:rsidR="000C40E3">
        <w:t>.</w:t>
      </w:r>
      <w:r w:rsidR="00010D9D">
        <w:t xml:space="preserve"> </w:t>
      </w:r>
      <w:r w:rsidR="004A175D">
        <w:t xml:space="preserve">Let the corrected ion concentration of species </w:t>
      </w:r>
      <w:proofErr w:type="spellStart"/>
      <w:r w:rsidR="004A175D" w:rsidRPr="004A175D">
        <w:rPr>
          <w:i/>
          <w:iCs/>
        </w:rPr>
        <w:t>i</w:t>
      </w:r>
      <w:proofErr w:type="spellEnd"/>
      <w:r w:rsidR="004A175D">
        <w:t xml:space="preserve"> be [</w:t>
      </w:r>
      <w:proofErr w:type="spellStart"/>
      <w:r w:rsidR="004A175D" w:rsidRPr="004A175D">
        <w:rPr>
          <w:i/>
          <w:iCs/>
        </w:rPr>
        <w:t>i</w:t>
      </w:r>
      <w:proofErr w:type="spellEnd"/>
      <w:r w:rsidR="004A175D">
        <w:t>]</w:t>
      </w:r>
      <w:r w:rsidR="00D27F06">
        <w:t>.</w:t>
      </w:r>
      <w:r w:rsidR="00612A2F">
        <w:t xml:space="preserve"> </w:t>
      </w:r>
      <w:r w:rsidR="00D27F06">
        <w:t>With</w:t>
      </w:r>
      <w:r w:rsidR="00612A2F">
        <w:t xml:space="preserve"> a mean-field assumption that ions </w:t>
      </w:r>
      <w:r w:rsidR="00E95CE0">
        <w:t>feel a general potential</w:t>
      </w:r>
      <w:r w:rsidR="00D47EB8">
        <w:t xml:space="preserve"> </w:t>
      </w:r>
      <w:r w:rsidR="009B6F5C" w:rsidRPr="001C0057">
        <w:rPr>
          <w:i/>
          <w:iCs/>
        </w:rPr>
        <w:t>V</w:t>
      </w:r>
      <w:r w:rsidR="005E3865">
        <w:t>(</w:t>
      </w:r>
      <m:oMath>
        <m:acc>
          <m:accPr>
            <m:chr m:val="⃗"/>
            <m:ctrlPr>
              <w:rPr>
                <w:rFonts w:ascii="Cambria Math" w:hAnsi="Cambria Math"/>
              </w:rPr>
            </m:ctrlPr>
          </m:accPr>
          <m:e>
            <m:r>
              <m:rPr>
                <m:nor/>
              </m:rPr>
              <w:rPr>
                <w:rFonts w:cs="Times New Roman"/>
                <w:i/>
                <w:iCs/>
              </w:rPr>
              <m:t>r</m:t>
            </m:r>
          </m:e>
        </m:acc>
      </m:oMath>
      <w:r w:rsidR="005E3865">
        <w:t>)</w:t>
      </w:r>
      <w:r w:rsidR="00C33CD0">
        <w:t xml:space="preserve">, </w:t>
      </w:r>
      <w:r w:rsidR="00D27F06">
        <w:t xml:space="preserve">the </w:t>
      </w:r>
      <w:r w:rsidR="00D47EB8">
        <w:t xml:space="preserve">concentration of species </w:t>
      </w:r>
      <w:proofErr w:type="spellStart"/>
      <w:r w:rsidR="00D47EB8" w:rsidRPr="00D47EB8">
        <w:rPr>
          <w:i/>
          <w:iCs/>
        </w:rPr>
        <w:t>i</w:t>
      </w:r>
      <w:proofErr w:type="spellEnd"/>
      <w:r w:rsidR="00D47EB8">
        <w:t xml:space="preserve"> at position </w:t>
      </w:r>
      <m:oMath>
        <m:acc>
          <m:accPr>
            <m:chr m:val="⃗"/>
            <m:ctrlPr>
              <w:rPr>
                <w:rFonts w:ascii="Cambria Math" w:hAnsi="Cambria Math"/>
              </w:rPr>
            </m:ctrlPr>
          </m:accPr>
          <m:e>
            <m:r>
              <m:rPr>
                <m:nor/>
              </m:rPr>
              <w:rPr>
                <w:rFonts w:cs="Times New Roman"/>
                <w:i/>
                <w:iCs/>
              </w:rPr>
              <m:t>r</m:t>
            </m:r>
          </m:e>
        </m:acc>
      </m:oMath>
      <w:r w:rsidR="00D47EB8">
        <w:t xml:space="preserve"> </w:t>
      </w:r>
      <w:r w:rsidR="00DF43FF">
        <w:t>can be written as</w:t>
      </w:r>
      <w:r w:rsidR="00DF43FF">
        <w:br/>
      </w: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i</m:t>
                  </m:r>
                </m:sub>
              </m:sSub>
              <m:r>
                <m:rPr>
                  <m:nor/>
                </m:rPr>
                <w:rPr>
                  <w:rFonts w:cs="Times New Roman"/>
                  <w:iCs/>
                </w:rPr>
                <m:t>(</m:t>
              </m:r>
              <m:acc>
                <m:accPr>
                  <m:chr m:val="⃗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r</m:t>
                  </m:r>
                </m:e>
              </m:acc>
              <m:r>
                <m:rPr>
                  <m:nor/>
                </m:rPr>
                <w:rPr>
                  <w:rFonts w:cs="Times New Roman"/>
                  <w:iCs/>
                </w:rPr>
                <m:t>) = [</m:t>
              </m:r>
              <m:r>
                <m:rPr>
                  <m:nor/>
                </m:rPr>
                <w:rPr>
                  <w:rFonts w:cs="Times New Roman"/>
                  <w:i/>
                </w:rPr>
                <m:t>i</m:t>
              </m:r>
              <m:r>
                <m:rPr>
                  <m:nor/>
                </m:rPr>
                <w:rPr>
                  <w:rFonts w:cs="Times New Roman"/>
                  <w:iCs/>
                </w:rPr>
                <m:t>]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</w:rPr>
                  </m:ctrlPr>
                </m:sSupPr>
                <m:e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e</m:t>
                  </m:r>
                </m:e>
                <m:sup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w:bookmarkStart w:id="8" w:name="_Hlk106129608"/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q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i</m:t>
                          </m:r>
                        </m:sub>
                      </m:sSub>
                      <w:bookmarkEnd w:id="8"/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V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  <w:iCs/>
                        </w:rPr>
                        <m:t>(</m:t>
                      </m:r>
                      <m:acc>
                        <m:accPr>
                          <m:chr m:val="⃗"/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r</m:t>
                          </m:r>
                        </m:e>
                      </m:acc>
                      <m:r>
                        <m:rPr>
                          <m:nor/>
                        </m:rPr>
                        <w:rPr>
                          <w:rFonts w:cs="Times New Roman"/>
                          <w:iCs/>
                        </w:rPr>
                        <m:t>)</m:t>
                      </m:r>
                    </m:num>
                    <m:den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kT</m:t>
                      </m:r>
                    </m:den>
                  </m:f>
                </m:sup>
              </m:sSup>
              <m:r>
                <m:rPr>
                  <m:nor/>
                </m:rPr>
                <w:rPr>
                  <w:rFonts w:cs="Times New Roman"/>
                </w:rPr>
                <m:t>,</m:t>
              </m:r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</w:rPr>
                <m:t>(S</m:t>
              </m:r>
              <m:r>
                <m:rPr>
                  <m:nor/>
                </m:rPr>
                <w:rPr>
                  <w:rFonts w:cs="Times New Roman"/>
                  <w:szCs w:val="24"/>
                </w:rPr>
                <w:fldChar w:fldCharType="begin"/>
              </m:r>
              <m:r>
                <m:rPr>
                  <m:nor/>
                </m:rPr>
                <w:rPr>
                  <w:rFonts w:cs="Times New Roman"/>
                  <w:szCs w:val="24"/>
                </w:rPr>
                <m:t xml:space="preserve"> SEQ Equation \* ARABIC </m:t>
              </m:r>
              <m:r>
                <m:rPr>
                  <m:nor/>
                </m:rPr>
                <w:rPr>
                  <w:rFonts w:cs="Times New Roman"/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Cambria Math" w:cs="Times New Roman"/>
                  <w:noProof/>
                  <w:szCs w:val="24"/>
                </w:rPr>
                <m:t>2</m:t>
              </m:r>
              <m:r>
                <m:rPr>
                  <m:nor/>
                </m:rPr>
                <w:rPr>
                  <w:rFonts w:cs="Times New Roman"/>
                  <w:szCs w:val="24"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</w:rPr>
                <m:t>)</m:t>
              </m:r>
            </m:e>
          </m:eqArr>
          <m:r>
            <m:rPr>
              <m:sty m:val="p"/>
            </m:rPr>
            <w:br/>
          </m:r>
        </m:oMath>
      </m:oMathPara>
      <w:r w:rsidR="00097685">
        <w:t xml:space="preserve">where </w:t>
      </w:r>
      <w:r w:rsidR="00097685" w:rsidRPr="00150477">
        <w:rPr>
          <w:i/>
          <w:iCs/>
        </w:rPr>
        <w:t>q</w:t>
      </w:r>
      <w:r w:rsidR="00150477" w:rsidRPr="00150477">
        <w:rPr>
          <w:i/>
          <w:iCs/>
          <w:vertAlign w:val="subscript"/>
        </w:rPr>
        <w:t>i</w:t>
      </w:r>
      <w:r w:rsidR="00150477">
        <w:t xml:space="preserve"> is the charge, </w:t>
      </w:r>
      <w:r w:rsidR="00150477" w:rsidRPr="00150477">
        <w:rPr>
          <w:i/>
          <w:iCs/>
        </w:rPr>
        <w:t>k</w:t>
      </w:r>
      <w:r w:rsidR="00150477">
        <w:t xml:space="preserve"> is Boltzmann coefficient and </w:t>
      </w:r>
      <w:r w:rsidR="00150477" w:rsidRPr="00150477">
        <w:rPr>
          <w:i/>
          <w:iCs/>
        </w:rPr>
        <w:t>T</w:t>
      </w:r>
      <w:r w:rsidR="00150477">
        <w:t xml:space="preserve"> is the temperature</w:t>
      </w:r>
      <w:r w:rsidR="00774EF1">
        <w:t xml:space="preserve">. Since the charge of RNA is almost screened in region </w:t>
      </w:r>
      <w:r w:rsidR="00774EF1" w:rsidRPr="00C83437">
        <w:rPr>
          <w:i/>
          <w:iCs/>
        </w:rPr>
        <w:t>D</w:t>
      </w:r>
      <w:r w:rsidR="00774EF1">
        <w:t xml:space="preserve"> and ion concentrations are low, the potential is small</w:t>
      </w:r>
      <w:r w:rsidR="006900D2">
        <w:t>. Thus, we can only keep the first term of the T</w:t>
      </w:r>
      <w:r w:rsidR="007B449C">
        <w:t>a</w:t>
      </w:r>
      <w:r w:rsidR="006900D2">
        <w:t>yl</w:t>
      </w:r>
      <w:r w:rsidR="00E035CC">
        <w:t>o</w:t>
      </w:r>
      <w:r w:rsidR="006900D2">
        <w:t xml:space="preserve">r </w:t>
      </w:r>
      <w:r w:rsidR="007B449C">
        <w:t>expansion, giving that</w:t>
      </w:r>
      <w:r w:rsidR="007B449C">
        <w:br/>
      </w: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i</m:t>
                  </m:r>
                </m:sub>
              </m:sSub>
              <m:r>
                <m:rPr>
                  <m:nor/>
                </m:rPr>
                <w:rPr>
                  <w:rFonts w:cs="Times New Roman"/>
                  <w:iCs/>
                </w:rPr>
                <m:t>(</m:t>
              </m:r>
              <m:acc>
                <m:accPr>
                  <m:chr m:val="⃗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r</m:t>
                  </m:r>
                </m:e>
              </m:acc>
              <m:r>
                <m:rPr>
                  <m:nor/>
                </m:rPr>
                <w:rPr>
                  <w:rFonts w:cs="Times New Roman"/>
                  <w:iCs/>
                </w:rPr>
                <m:t>) = [</m:t>
              </m:r>
              <m:r>
                <m:rPr>
                  <m:nor/>
                </m:rPr>
                <w:rPr>
                  <w:rFonts w:cs="Times New Roman"/>
                  <w:i/>
                </w:rPr>
                <m:t>i</m:t>
              </m:r>
              <m:r>
                <m:rPr>
                  <m:nor/>
                </m:rPr>
                <w:rPr>
                  <w:rFonts w:cs="Times New Roman"/>
                  <w:iCs/>
                </w:rPr>
                <m:t xml:space="preserve">] (1 </m:t>
              </m:r>
              <m:r>
                <m:rPr>
                  <m:nor/>
                </m:rPr>
                <w:rPr>
                  <w:rFonts w:cs="Times New Roman"/>
                  <w:i/>
                </w:rPr>
                <m:t xml:space="preserve">-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q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i</m:t>
                      </m:r>
                    </m:sub>
                  </m:sSub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V</m:t>
                  </m:r>
                  <m:r>
                    <m:rPr>
                      <m:nor/>
                    </m:rPr>
                    <w:rPr>
                      <w:rFonts w:cs="Times New Roman"/>
                      <w:iCs/>
                    </w:rPr>
                    <m:t>(</m:t>
                  </m:r>
                  <m:acc>
                    <m:accPr>
                      <m:chr m:val="⃗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r</m:t>
                      </m:r>
                    </m:e>
                  </m:acc>
                  <m:r>
                    <m:rPr>
                      <m:nor/>
                    </m:rPr>
                    <w:rPr>
                      <w:rFonts w:cs="Times New Roman"/>
                      <w:iCs/>
                    </w:rPr>
                    <m:t>)</m:t>
                  </m:r>
                </m:num>
                <m:den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kT</m:t>
                  </m:r>
                </m:den>
              </m:f>
              <m:r>
                <m:rPr>
                  <m:nor/>
                </m:rPr>
                <w:rPr>
                  <w:rFonts w:cs="Times New Roman"/>
                </w:rPr>
                <m:t>).</m:t>
              </m:r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</w:rPr>
                <m:t>(S</m:t>
              </m:r>
              <m:r>
                <m:rPr>
                  <m:nor/>
                </m:rPr>
                <w:rPr>
                  <w:szCs w:val="24"/>
                </w:rPr>
                <w:fldChar w:fldCharType="begin"/>
              </m:r>
              <m:r>
                <m:rPr>
                  <m:nor/>
                </m:rPr>
                <w:rPr>
                  <w:szCs w:val="24"/>
                </w:rPr>
                <m:t xml:space="preserve"> SEQ Equation \* ARABIC </m:t>
              </m:r>
              <m:r>
                <m:rPr>
                  <m:nor/>
                </m:rPr>
                <w:rPr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Cambria Math"/>
                  <w:noProof/>
                  <w:szCs w:val="24"/>
                </w:rPr>
                <m:t>3</m:t>
              </m:r>
              <m:r>
                <m:rPr>
                  <m:nor/>
                </m:rPr>
                <w:rPr>
                  <w:szCs w:val="24"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</w:rPr>
                <m:t>)</m:t>
              </m:r>
            </m:e>
          </m:eqArr>
          <m:r>
            <m:rPr>
              <m:sty m:val="p"/>
            </m:rPr>
            <w:br/>
          </m:r>
        </m:oMath>
      </m:oMathPara>
      <w:r w:rsidR="009F7F29">
        <w:t xml:space="preserve">Integrate in the region </w:t>
      </w:r>
      <w:r w:rsidR="009F7F29" w:rsidRPr="00C97673">
        <w:rPr>
          <w:i/>
          <w:iCs/>
        </w:rPr>
        <w:t>D</w:t>
      </w:r>
      <w:r w:rsidR="00C97673">
        <w:t xml:space="preserve"> and divide by its volume</w:t>
      </w:r>
      <w:r w:rsidR="00F632E0">
        <w:br/>
      </w: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nary>
                    <m:naryPr>
                      <m:supHide m:val="1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naryPr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D</m:t>
                      </m:r>
                    </m:sub>
                    <m:sup/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c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i</m:t>
                          </m:r>
                        </m:sub>
                      </m:sSub>
                      <m:r>
                        <m:rPr>
                          <m:nor/>
                        </m:rPr>
                        <w:rPr>
                          <w:rFonts w:cs="Times New Roman"/>
                          <w:iCs/>
                        </w:rPr>
                        <m:t>(</m:t>
                      </m:r>
                      <m:acc>
                        <m:accPr>
                          <m:chr m:val="⃗"/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r</m:t>
                          </m:r>
                        </m:e>
                      </m:acc>
                      <m:r>
                        <m:rPr>
                          <m:nor/>
                        </m:rPr>
                        <w:rPr>
                          <w:rFonts w:cs="Times New Roman"/>
                          <w:iCs/>
                        </w:rPr>
                        <m:t>)</m:t>
                      </m:r>
                    </m:e>
                  </m:nary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d</m:t>
                  </m:r>
                  <m:acc>
                    <m:accPr>
                      <m:chr m:val="⃗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r</m:t>
                      </m:r>
                    </m:e>
                  </m:acc>
                </m:num>
                <m:den>
                  <m:nary>
                    <m:naryPr>
                      <m:supHide m:val="1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naryPr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D</m:t>
                      </m:r>
                    </m:sub>
                    <m:sup/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d</m:t>
                      </m:r>
                      <m:acc>
                        <m:accPr>
                          <m:chr m:val="⃗"/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r</m:t>
                          </m:r>
                        </m:e>
                      </m:acc>
                    </m:e>
                  </m:nary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 </m:t>
                  </m:r>
                </m:den>
              </m:f>
              <m:r>
                <m:rPr>
                  <m:nor/>
                </m:rPr>
                <w:rPr>
                  <w:rFonts w:cs="Times New Roman"/>
                  <w:iCs/>
                </w:rPr>
                <m:t xml:space="preserve"> = [</m:t>
              </m:r>
              <m:r>
                <m:rPr>
                  <m:nor/>
                </m:rPr>
                <w:rPr>
                  <w:rFonts w:cs="Times New Roman"/>
                  <w:i/>
                </w:rPr>
                <m:t>i</m:t>
              </m:r>
              <m:r>
                <m:rPr>
                  <m:nor/>
                </m:rPr>
                <w:rPr>
                  <w:rFonts w:cs="Times New Roman"/>
                  <w:iCs/>
                </w:rPr>
                <m:t>](1 -</m:t>
              </m:r>
              <m:r>
                <m:rPr>
                  <m:nor/>
                </m:rPr>
                <w:rPr>
                  <w:rFonts w:cs="Times New Roman"/>
                  <w:i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q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i</m:t>
                  </m:r>
                </m:sub>
              </m:sSub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nary>
                    <m:naryPr>
                      <m:supHide m:val="1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naryPr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D</m:t>
                      </m:r>
                    </m:sub>
                    <m:sup/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fPr>
                        <m:num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V</m:t>
                          </m:r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Cs/>
                            </w:rPr>
                            <m:t>(</m:t>
                          </m:r>
                          <m:acc>
                            <m:accPr>
                              <m:chr m:val="⃗"/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accPr>
                            <m:e>
                              <m:r>
                                <m:rPr>
                                  <m:nor/>
                                </m:rPr>
                                <w:rPr>
                                  <w:rFonts w:cs="Times New Roman"/>
                                  <w:i/>
                                </w:rPr>
                                <m:t>r</m:t>
                              </m:r>
                            </m:e>
                          </m:acc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Cs/>
                            </w:rPr>
                            <m:t>)</m:t>
                          </m:r>
                        </m:num>
                        <m:den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kT</m:t>
                          </m:r>
                        </m:den>
                      </m:f>
                    </m:e>
                  </m:nary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d</m:t>
                  </m:r>
                  <m:acc>
                    <m:accPr>
                      <m:chr m:val="⃗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r</m:t>
                      </m:r>
                    </m:e>
                  </m:acc>
                </m:num>
                <m:den>
                  <m:nary>
                    <m:naryPr>
                      <m:supHide m:val="1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naryPr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D</m:t>
                      </m:r>
                    </m:sub>
                    <m:sup/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d</m:t>
                      </m:r>
                      <m:acc>
                        <m:accPr>
                          <m:chr m:val="⃗"/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acc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</w:rPr>
                            <m:t>r</m:t>
                          </m:r>
                        </m:e>
                      </m:acc>
                    </m:e>
                  </m:nary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 </m:t>
                  </m:r>
                </m:den>
              </m:f>
              <m:r>
                <m:rPr>
                  <m:nor/>
                </m:rPr>
                <w:rPr>
                  <w:rFonts w:cs="Times New Roman"/>
                </w:rPr>
                <m:t>).</m:t>
              </m:r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</w:rPr>
                <m:t>(S</m:t>
              </m:r>
              <m:r>
                <m:rPr>
                  <m:nor/>
                </m:rPr>
                <w:rPr>
                  <w:szCs w:val="24"/>
                </w:rPr>
                <w:fldChar w:fldCharType="begin"/>
              </m:r>
              <m:r>
                <m:rPr>
                  <m:nor/>
                </m:rPr>
                <w:rPr>
                  <w:szCs w:val="24"/>
                </w:rPr>
                <m:t xml:space="preserve"> SEQ Equation \* ARABIC </m:t>
              </m:r>
              <m:r>
                <m:rPr>
                  <m:nor/>
                </m:rPr>
                <w:rPr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Cambria Math"/>
                  <w:noProof/>
                  <w:szCs w:val="24"/>
                </w:rPr>
                <m:t>4</m:t>
              </m:r>
              <m:r>
                <m:rPr>
                  <m:nor/>
                </m:rPr>
                <w:rPr>
                  <w:szCs w:val="24"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</w:rPr>
                <m:t>)</m:t>
              </m:r>
              <m:ctrlPr>
                <w:rPr>
                  <w:rFonts w:ascii="Cambria Math" w:hAnsi="Cambria Math" w:cs="Times New Roman"/>
                  <w:i/>
                </w:rPr>
              </m:ctrlPr>
            </m:e>
          </m:eqArr>
          <m:r>
            <m:rPr>
              <m:sty m:val="p"/>
            </m:rPr>
            <w:br/>
          </m:r>
        </m:oMath>
      </m:oMathPara>
      <w:r w:rsidR="00766969">
        <w:t>Notice that the LHS of Eq.</w:t>
      </w:r>
      <w:r w:rsidR="00E035CC">
        <w:t xml:space="preserve"> </w:t>
      </w:r>
      <w:r w:rsidR="00766969">
        <w:t>S</w:t>
      </w:r>
      <w:r w:rsidR="00626C3A">
        <w:rPr>
          <w:szCs w:val="24"/>
        </w:rPr>
        <w:t>4</w:t>
      </w:r>
      <w:r w:rsidR="00C90D1E">
        <w:rPr>
          <w:i/>
          <w:iCs/>
          <w:szCs w:val="24"/>
        </w:rPr>
        <w:t xml:space="preserve"> </w:t>
      </w:r>
      <w:r w:rsidR="00A67CE1">
        <w:rPr>
          <w:szCs w:val="24"/>
        </w:rPr>
        <w:t>is exactly the raw concentration [</w:t>
      </w:r>
      <w:proofErr w:type="spellStart"/>
      <w:r w:rsidR="00A67CE1" w:rsidRPr="00A67CE1">
        <w:rPr>
          <w:i/>
          <w:iCs/>
          <w:szCs w:val="24"/>
        </w:rPr>
        <w:t>i</w:t>
      </w:r>
      <w:proofErr w:type="spellEnd"/>
      <w:r w:rsidR="00A67CE1">
        <w:rPr>
          <w:szCs w:val="24"/>
        </w:rPr>
        <w:t>]*</w:t>
      </w:r>
      <w:r w:rsidR="00E035CC">
        <w:rPr>
          <w:szCs w:val="24"/>
        </w:rPr>
        <w:t xml:space="preserve">, and </w:t>
      </w:r>
      <w:r w:rsidR="00CC7D1B">
        <w:rPr>
          <w:szCs w:val="24"/>
        </w:rPr>
        <w:t xml:space="preserve">the integral of the RHS gives a constant, denoted by </w:t>
      </w:r>
      <w:r w:rsidR="00CC7D1B" w:rsidRPr="00CC7D1B">
        <w:rPr>
          <w:i/>
          <w:iCs/>
          <w:szCs w:val="24"/>
        </w:rPr>
        <w:t>C</w:t>
      </w:r>
      <w:r w:rsidR="00CC7D1B">
        <w:rPr>
          <w:szCs w:val="24"/>
        </w:rPr>
        <w:t xml:space="preserve"> in the following context.</w:t>
      </w:r>
      <w:r w:rsidR="000D6170">
        <w:rPr>
          <w:szCs w:val="24"/>
        </w:rPr>
        <w:t xml:space="preserve"> Thus, </w:t>
      </w:r>
      <w:r w:rsidR="000D6170">
        <w:t>Eq. S</w:t>
      </w:r>
      <w:r w:rsidR="000D6170">
        <w:rPr>
          <w:szCs w:val="24"/>
        </w:rPr>
        <w:t xml:space="preserve">4 can be </w:t>
      </w:r>
      <w:r w:rsidR="000D6170">
        <w:rPr>
          <w:szCs w:val="24"/>
        </w:rPr>
        <w:lastRenderedPageBreak/>
        <w:t>rewritten as</w:t>
      </w:r>
      <w:r w:rsidR="00F63525">
        <w:rPr>
          <w:szCs w:val="24"/>
        </w:rPr>
        <w:br/>
      </w: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>
                  <m:nor/>
                </m:rPr>
                <w:rPr>
                  <w:rFonts w:cs="Times New Roman"/>
                </w:rPr>
                <m:t>[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i</m:t>
              </m:r>
              <m:r>
                <m:rPr>
                  <m:nor/>
                </m:rPr>
                <w:rPr>
                  <w:rFonts w:cs="Times New Roman"/>
                </w:rPr>
                <m:t>]* = [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i</m:t>
              </m:r>
              <m:r>
                <m:rPr>
                  <m:nor/>
                </m:rPr>
                <w:rPr>
                  <w:rFonts w:cs="Times New Roman"/>
                </w:rPr>
                <m:t xml:space="preserve">] (1 - 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C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q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i</m:t>
                  </m:r>
                </m:sub>
              </m:sSub>
              <m:r>
                <m:rPr>
                  <m:nor/>
                </m:rPr>
                <w:rPr>
                  <w:rFonts w:cs="Times New Roman"/>
                </w:rPr>
                <m:t>).</m:t>
              </m:r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</w:rPr>
                <m:t>(S</m:t>
              </m:r>
              <m:r>
                <m:rPr>
                  <m:nor/>
                </m:rPr>
                <w:rPr>
                  <w:szCs w:val="24"/>
                </w:rPr>
                <w:fldChar w:fldCharType="begin"/>
              </m:r>
              <m:r>
                <m:rPr>
                  <m:nor/>
                </m:rPr>
                <w:rPr>
                  <w:szCs w:val="24"/>
                </w:rPr>
                <m:t xml:space="preserve"> SEQ Equation \* ARABIC </m:t>
              </m:r>
              <m:r>
                <m:rPr>
                  <m:nor/>
                </m:rPr>
                <w:rPr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Cambria Math"/>
                  <w:noProof/>
                  <w:szCs w:val="24"/>
                </w:rPr>
                <m:t>5</m:t>
              </m:r>
              <m:r>
                <m:rPr>
                  <m:nor/>
                </m:rPr>
                <w:rPr>
                  <w:szCs w:val="24"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</w:rPr>
                <m:t>)</m:t>
              </m:r>
              <m:ctrlPr>
                <w:rPr>
                  <w:rFonts w:ascii="Cambria Math" w:hAnsi="Cambria Math" w:cs="Times New Roman"/>
                  <w:i/>
                </w:rPr>
              </m:ctrlPr>
            </m:e>
          </m:eqArr>
          <m:r>
            <m:rPr>
              <m:sty m:val="p"/>
            </m:rPr>
            <w:br/>
          </m:r>
        </m:oMath>
      </m:oMathPara>
      <w:r w:rsidR="00F35AD2">
        <w:t xml:space="preserve">Since </w:t>
      </w:r>
      <w:r w:rsidR="00F35AD2" w:rsidRPr="00F35AD2">
        <w:rPr>
          <w:i/>
          <w:iCs/>
        </w:rPr>
        <w:t>C</w:t>
      </w:r>
      <w:r w:rsidR="00F35AD2">
        <w:t xml:space="preserve"> is also small, Eq. S5 can also be written as</w:t>
      </w:r>
      <w:r w:rsidR="00F35AD2">
        <w:br/>
      </w: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>
                  <m:nor/>
                </m:rPr>
                <w:rPr>
                  <w:rFonts w:cs="Times New Roman"/>
                </w:rPr>
                <m:t>[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i</m:t>
              </m:r>
              <m:r>
                <m:rPr>
                  <m:nor/>
                </m:rPr>
                <w:rPr>
                  <w:rFonts w:cs="Times New Roman"/>
                </w:rPr>
                <m:t>] = [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i</m:t>
              </m:r>
              <m:r>
                <m:rPr>
                  <m:nor/>
                </m:rPr>
                <w:rPr>
                  <w:rFonts w:cs="Times New Roman"/>
                </w:rPr>
                <m:t>]</m:t>
              </m:r>
              <m:r>
                <m:rPr>
                  <m:nor/>
                </m:rPr>
                <m:t>*</m:t>
              </m:r>
              <m:r>
                <m:rPr>
                  <m:nor/>
                </m:rPr>
                <w:rPr>
                  <w:rFonts w:cs="Times New Roman"/>
                </w:rPr>
                <m:t xml:space="preserve"> (1 + 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C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q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i</m:t>
                  </m:r>
                </m:sub>
              </m:sSub>
              <m:r>
                <m:rPr>
                  <m:nor/>
                </m:rPr>
                <w:rPr>
                  <w:rFonts w:cs="Times New Roman"/>
                </w:rPr>
                <m:t>).</m:t>
              </m:r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</w:rPr>
                <m:t>(S</m:t>
              </m:r>
              <m:r>
                <m:rPr>
                  <m:nor/>
                </m:rPr>
                <w:rPr>
                  <w:szCs w:val="24"/>
                </w:rPr>
                <w:fldChar w:fldCharType="begin"/>
              </m:r>
              <m:r>
                <m:rPr>
                  <m:nor/>
                </m:rPr>
                <w:rPr>
                  <w:szCs w:val="24"/>
                </w:rPr>
                <m:t xml:space="preserve"> SEQ Equation \* ARABIC </m:t>
              </m:r>
              <m:r>
                <m:rPr>
                  <m:nor/>
                </m:rPr>
                <w:rPr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Cambria Math"/>
                  <w:noProof/>
                  <w:szCs w:val="24"/>
                </w:rPr>
                <m:t>6</m:t>
              </m:r>
              <m:r>
                <m:rPr>
                  <m:nor/>
                </m:rPr>
                <w:rPr>
                  <w:szCs w:val="24"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</w:rPr>
                <m:t>)</m:t>
              </m:r>
              <m:ctrlPr>
                <w:rPr>
                  <w:rFonts w:ascii="Cambria Math" w:hAnsi="Cambria Math" w:cs="Times New Roman"/>
                  <w:i/>
                </w:rPr>
              </m:ctrlPr>
            </m:e>
          </m:eqArr>
        </m:oMath>
      </m:oMathPara>
    </w:p>
    <w:p w14:paraId="2E74AD99" w14:textId="7B137E76" w:rsidR="0076175B" w:rsidRDefault="00DE62CD" w:rsidP="00F445BA">
      <w:r>
        <w:t xml:space="preserve">Now we need to calculate the value of constant </w:t>
      </w:r>
      <w:r w:rsidRPr="00DE62CD">
        <w:rPr>
          <w:i/>
          <w:iCs/>
        </w:rPr>
        <w:t>C</w:t>
      </w:r>
      <w:r>
        <w:t xml:space="preserve">. </w:t>
      </w:r>
      <w:r w:rsidR="00B26C23">
        <w:t xml:space="preserve">Multiply </w:t>
      </w:r>
      <w:r w:rsidR="00B9052A">
        <w:t>Eq. S</w:t>
      </w:r>
      <w:r w:rsidR="009A30AE">
        <w:t>5</w:t>
      </w:r>
      <w:r w:rsidR="00B9052A">
        <w:t xml:space="preserve"> by </w:t>
      </w:r>
      <w:proofErr w:type="gramStart"/>
      <w:r w:rsidR="00B9052A" w:rsidRPr="00150477">
        <w:rPr>
          <w:i/>
          <w:iCs/>
        </w:rPr>
        <w:t>q</w:t>
      </w:r>
      <w:r w:rsidR="00B9052A" w:rsidRPr="00150477">
        <w:rPr>
          <w:i/>
          <w:iCs/>
          <w:vertAlign w:val="subscript"/>
        </w:rPr>
        <w:t>i</w:t>
      </w:r>
      <w:r w:rsidR="00EE2DBE">
        <w:t xml:space="preserve">, </w:t>
      </w:r>
      <w:r w:rsidR="00C77462">
        <w:t>and</w:t>
      </w:r>
      <w:proofErr w:type="gramEnd"/>
      <w:r w:rsidR="00C77462">
        <w:t xml:space="preserve"> </w:t>
      </w:r>
      <w:r w:rsidR="00B9052A">
        <w:t xml:space="preserve">summarize over </w:t>
      </w:r>
      <w:r w:rsidR="00EE2DBE">
        <w:t>all ion species</w:t>
      </w:r>
      <w:r w:rsidR="009A30AE">
        <w:t>.</w:t>
      </w:r>
      <w:r w:rsidR="00C77462">
        <w:t xml:space="preserve"> </w:t>
      </w:r>
      <w:r w:rsidR="00FA09A0">
        <w:t>N</w:t>
      </w:r>
      <w:r w:rsidR="00C77462">
        <w:t xml:space="preserve">otice that </w:t>
      </w:r>
      <w:r w:rsidR="00002643">
        <w:t xml:space="preserve">the solution should be neutral, meaning that the first term </w:t>
      </w:r>
      <w:r w:rsidR="009A30AE">
        <w:t>on the RHS of the result is 0, we obtain</w:t>
      </w:r>
      <w:r w:rsidR="00FA09A0">
        <w:br/>
      </w: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nary>
                <m:naryPr>
                  <m:chr m:val="∑"/>
                  <m:supHide m:val="1"/>
                  <m:ctrlPr>
                    <w:rPr>
                      <w:rFonts w:ascii="Cambria Math" w:hAnsi="Cambria Math" w:cs="Times New Roman"/>
                    </w:rPr>
                  </m:ctrlPr>
                </m:naryPr>
                <m:sub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i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sub>
                <m:sup>
                  <m:ctrlPr>
                    <w:rPr>
                      <w:rFonts w:ascii="Cambria Math" w:hAnsi="Cambria Math" w:cs="Times New Roman"/>
                      <w:i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q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i</m:t>
                      </m:r>
                    </m:sub>
                  </m:sSub>
                  <m:r>
                    <m:rPr>
                      <m:nor/>
                    </m:rPr>
                    <w:rPr>
                      <w:rFonts w:cs="Times New Roman"/>
                    </w:rPr>
                    <m:t>[</m:t>
                  </m:r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i</m:t>
                  </m:r>
                  <m:r>
                    <m:rPr>
                      <m:nor/>
                    </m:rPr>
                    <w:rPr>
                      <w:rFonts w:cs="Times New Roman"/>
                    </w:rPr>
                    <m:t>]*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e>
              </m:nary>
              <m:r>
                <m:rPr>
                  <m:nor/>
                </m:rPr>
                <w:rPr>
                  <w:rFonts w:cs="Times New Roman"/>
                </w:rPr>
                <m:t xml:space="preserve"> = 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-C</m:t>
              </m:r>
              <m:nary>
                <m:naryPr>
                  <m:chr m:val="∑"/>
                  <m:supHide m:val="1"/>
                  <m:ctrlPr>
                    <w:rPr>
                      <w:rFonts w:ascii="Cambria Math" w:hAnsi="Cambria Math" w:cs="Times New Roman"/>
                    </w:rPr>
                  </m:ctrlPr>
                </m:naryPr>
                <m:sub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i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sub>
                <m:sup>
                  <m:ctrlPr>
                    <w:rPr>
                      <w:rFonts w:ascii="Cambria Math" w:hAnsi="Cambria Math" w:cs="Times New Roman"/>
                      <w:i/>
                    </w:rPr>
                  </m:ctrlP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SupPr>
                    <m:e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q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</w:rPr>
                        <m:t>i</m:t>
                      </m:r>
                    </m:sub>
                    <m:sup>
                      <m:r>
                        <m:rPr>
                          <m:nor/>
                        </m:rPr>
                        <w:rPr>
                          <w:rFonts w:cs="Times New Roman"/>
                          <w:iCs/>
                        </w:rPr>
                        <m:t>2</m:t>
                      </m:r>
                    </m:sup>
                  </m:sSubSup>
                  <m:r>
                    <m:rPr>
                      <m:nor/>
                    </m:rPr>
                    <w:rPr>
                      <w:rFonts w:cs="Times New Roman"/>
                    </w:rPr>
                    <m:t>[</m:t>
                  </m:r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i</m:t>
                  </m:r>
                  <m:r>
                    <m:rPr>
                      <m:nor/>
                    </m:rPr>
                    <w:rPr>
                      <w:rFonts w:cs="Times New Roman"/>
                    </w:rPr>
                    <m:t>].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e>
              </m:nary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</w:rPr>
                <m:t>(S</m:t>
              </m:r>
              <m:r>
                <m:rPr>
                  <m:nor/>
                </m:rPr>
                <w:rPr>
                  <w:rFonts w:cs="Times New Roman"/>
                  <w:szCs w:val="24"/>
                </w:rPr>
                <w:fldChar w:fldCharType="begin"/>
              </m:r>
              <m:r>
                <m:rPr>
                  <m:nor/>
                </m:rPr>
                <w:rPr>
                  <w:rFonts w:cs="Times New Roman"/>
                  <w:szCs w:val="24"/>
                </w:rPr>
                <m:t xml:space="preserve"> SEQ Equation \* ARABIC </m:t>
              </m:r>
              <m:r>
                <m:rPr>
                  <m:nor/>
                </m:rPr>
                <w:rPr>
                  <w:rFonts w:cs="Times New Roman"/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Cambria Math" w:cs="Times New Roman"/>
                  <w:noProof/>
                  <w:szCs w:val="24"/>
                </w:rPr>
                <m:t>7</m:t>
              </m:r>
              <m:r>
                <m:rPr>
                  <m:nor/>
                </m:rPr>
                <w:rPr>
                  <w:rFonts w:cs="Times New Roman"/>
                  <w:szCs w:val="24"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</w:rPr>
                <m:t>)</m:t>
              </m:r>
            </m:e>
          </m:eqArr>
          <m:r>
            <m:rPr>
              <m:sty m:val="p"/>
            </m:rPr>
            <w:br/>
          </m:r>
        </m:oMath>
      </m:oMathPara>
      <w:r w:rsidR="00CB76BC">
        <w:t xml:space="preserve">Approximately </w:t>
      </w:r>
      <w:r w:rsidR="0091022A">
        <w:t>[</w:t>
      </w:r>
      <w:proofErr w:type="spellStart"/>
      <w:r w:rsidR="0091022A" w:rsidRPr="0091022A">
        <w:rPr>
          <w:i/>
          <w:iCs/>
        </w:rPr>
        <w:t>i</w:t>
      </w:r>
      <w:proofErr w:type="spellEnd"/>
      <w:r w:rsidR="0091022A">
        <w:t>] = [</w:t>
      </w:r>
      <w:proofErr w:type="spellStart"/>
      <w:r w:rsidR="0091022A" w:rsidRPr="0091022A">
        <w:rPr>
          <w:i/>
          <w:iCs/>
        </w:rPr>
        <w:t>i</w:t>
      </w:r>
      <w:proofErr w:type="spellEnd"/>
      <w:r w:rsidR="0091022A">
        <w:t>]*, thus</w:t>
      </w:r>
      <w:r w:rsidR="0091022A">
        <w:br/>
      </w: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r>
                <m:rPr>
                  <m:nor/>
                </m:rPr>
                <w:rPr>
                  <w:rFonts w:cs="Times New Roman"/>
                  <w:i/>
                  <w:iCs/>
                </w:rPr>
                <m:t>C</m:t>
              </m:r>
              <m:r>
                <m:rPr>
                  <m:nor/>
                </m:rPr>
                <w:rPr>
                  <w:rFonts w:cs="Times New Roman"/>
                </w:rPr>
                <m:t xml:space="preserve"> = 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fPr>
                <m:num>
                  <m:nary>
                    <m:naryPr>
                      <m:chr m:val="∑"/>
                      <m:supHide m:val="1"/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naryPr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i</m:t>
                      </m:r>
                    </m:sub>
                    <m:sup/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  <w:iCs/>
                            </w:rPr>
                            <m:t>q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  <w:iCs/>
                            </w:rPr>
                            <m:t>i</m:t>
                          </m:r>
                        </m:sub>
                      </m:sSub>
                      <m:r>
                        <m:rPr>
                          <m:nor/>
                        </m:rPr>
                        <w:rPr>
                          <w:rFonts w:cs="Times New Roman"/>
                        </w:rPr>
                        <m:t>[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i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</w:rPr>
                        <m:t>]*</m:t>
                      </m:r>
                    </m:e>
                  </m:nary>
                </m:num>
                <m:den>
                  <m:nary>
                    <m:naryPr>
                      <m:chr m:val="∑"/>
                      <m:supHide m:val="1"/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naryPr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i</m:t>
                      </m:r>
                    </m:sub>
                    <m:sup/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</w:rPr>
                          </m:ctrlPr>
                        </m:sSubSup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  <w:iCs/>
                            </w:rPr>
                            <m:t>q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  <w:iCs/>
                            </w:rPr>
                            <m:t>i</m:t>
                          </m:r>
                        </m:sub>
                        <m:sup>
                          <m:r>
                            <m:rPr>
                              <m:nor/>
                            </m:rPr>
                            <w:rPr>
                              <w:rFonts w:cs="Times New Roman"/>
                            </w:rPr>
                            <m:t>2</m:t>
                          </m:r>
                        </m:sup>
                      </m:sSubSup>
                      <m:r>
                        <m:rPr>
                          <m:nor/>
                        </m:rPr>
                        <w:rPr>
                          <w:rFonts w:cs="Times New Roman"/>
                        </w:rPr>
                        <m:t>[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i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</w:rPr>
                        <m:t>]*</m:t>
                      </m:r>
                    </m:e>
                  </m:nary>
                </m:den>
              </m:f>
              <m:r>
                <m:rPr>
                  <m:nor/>
                </m:rPr>
                <w:rPr>
                  <w:i/>
                </w:rPr>
                <m:t>.</m:t>
              </m:r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</w:rPr>
                <m:t>(S</m:t>
              </m:r>
              <m:r>
                <m:rPr>
                  <m:nor/>
                </m:rPr>
                <w:rPr>
                  <w:rFonts w:cs="Times New Roman"/>
                  <w:szCs w:val="24"/>
                </w:rPr>
                <w:fldChar w:fldCharType="begin"/>
              </m:r>
              <m:r>
                <m:rPr>
                  <m:nor/>
                </m:rPr>
                <w:rPr>
                  <w:rFonts w:cs="Times New Roman"/>
                  <w:szCs w:val="24"/>
                </w:rPr>
                <m:t xml:space="preserve"> SEQ Equation \* ARABIC </m:t>
              </m:r>
              <m:r>
                <m:rPr>
                  <m:nor/>
                </m:rPr>
                <w:rPr>
                  <w:rFonts w:cs="Times New Roman"/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Cambria Math" w:cs="Times New Roman"/>
                  <w:noProof/>
                  <w:szCs w:val="24"/>
                </w:rPr>
                <m:t>8</m:t>
              </m:r>
              <m:r>
                <m:rPr>
                  <m:nor/>
                </m:rPr>
                <w:rPr>
                  <w:rFonts w:cs="Times New Roman"/>
                  <w:szCs w:val="24"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</w:rPr>
                <m:t>)</m:t>
              </m:r>
            </m:e>
          </m:eqArr>
          <m:r>
            <m:rPr>
              <m:sty m:val="p"/>
            </m:rPr>
            <w:br/>
          </m:r>
        </m:oMath>
      </m:oMathPara>
      <w:r w:rsidR="00592F70">
        <w:t>Take Eq. S8 back to Eq. S6, we get the final expression for corrected concentration</w:t>
      </w:r>
      <w:r w:rsidR="00AD4F39">
        <w:t xml:space="preserve"> </w:t>
      </w:r>
      <w:r w:rsidR="0012324D">
        <w:t>(</w:t>
      </w:r>
      <w:r w:rsidR="00AD4F39">
        <w:t xml:space="preserve">which </w:t>
      </w:r>
      <w:r w:rsidR="00EB6D23">
        <w:t>guarantees the ele</w:t>
      </w:r>
      <w:r w:rsidR="0012324D">
        <w:t xml:space="preserve">ctroneutral condition), </w:t>
      </w:r>
      <w:r w:rsidR="001B178A">
        <w:br/>
      </w: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r>
                <m:rPr>
                  <m:nor/>
                </m:rPr>
                <w:rPr>
                  <w:rFonts w:cs="Times New Roman"/>
                </w:rPr>
                <m:t>[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i</m:t>
              </m:r>
              <m:r>
                <m:rPr>
                  <m:nor/>
                </m:rPr>
                <w:rPr>
                  <w:rFonts w:cs="Times New Roman"/>
                </w:rPr>
                <m:t>] = [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i</m:t>
              </m:r>
              <m:r>
                <m:rPr>
                  <m:nor/>
                </m:rPr>
                <w:rPr>
                  <w:rFonts w:cs="Times New Roman"/>
                </w:rPr>
                <m:t>]</m:t>
              </m:r>
              <m:r>
                <m:rPr>
                  <m:nor/>
                </m:rPr>
                <m:t>*</m:t>
              </m:r>
              <m:r>
                <m:rPr>
                  <m:nor/>
                </m:rPr>
                <w:rPr>
                  <w:rFonts w:cs="Times New Roman"/>
                </w:rPr>
                <m:t xml:space="preserve"> -</m:t>
              </m:r>
              <m:r>
                <m:rPr>
                  <m:nor/>
                </m:rPr>
                <w:rPr>
                  <w:rFonts w:ascii="Cambria Math" w:cs="Times New Roman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q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i</m:t>
                  </m:r>
                </m:sub>
              </m:sSub>
              <m:r>
                <m:rPr>
                  <m:nor/>
                </m:rPr>
                <w:rPr>
                  <w:rFonts w:cs="Times New Roman"/>
                </w:rPr>
                <m:t>[</m:t>
              </m:r>
              <m:r>
                <m:rPr>
                  <m:nor/>
                </m:rPr>
                <w:rPr>
                  <w:rFonts w:cs="Times New Roman"/>
                  <w:i/>
                  <w:iCs/>
                </w:rPr>
                <m:t>i</m:t>
              </m:r>
              <m:r>
                <m:rPr>
                  <m:nor/>
                </m:rPr>
                <w:rPr>
                  <w:rFonts w:cs="Times New Roman"/>
                </w:rPr>
                <m:t>]</m:t>
              </m:r>
              <m:r>
                <m:rPr>
                  <m:nor/>
                </m:rPr>
                <m:t>*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fPr>
                <m:num>
                  <m:nary>
                    <m:naryPr>
                      <m:chr m:val="∑"/>
                      <m:supHide m:val="1"/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naryPr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i</m:t>
                      </m:r>
                    </m:sub>
                    <m:sup/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  <w:iCs/>
                            </w:rPr>
                            <m:t>q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  <w:iCs/>
                            </w:rPr>
                            <m:t>i</m:t>
                          </m:r>
                        </m:sub>
                      </m:sSub>
                      <m:r>
                        <m:rPr>
                          <m:nor/>
                        </m:rPr>
                        <w:rPr>
                          <w:rFonts w:cs="Times New Roman"/>
                        </w:rPr>
                        <m:t>[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i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</w:rPr>
                        <m:t>]*</m:t>
                      </m:r>
                    </m:e>
                  </m:nary>
                </m:num>
                <m:den>
                  <m:nary>
                    <m:naryPr>
                      <m:chr m:val="∑"/>
                      <m:supHide m:val="1"/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naryPr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i</m:t>
                      </m:r>
                    </m:sub>
                    <m:sup/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</w:rPr>
                          </m:ctrlPr>
                        </m:sSubSupPr>
                        <m:e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  <w:iCs/>
                            </w:rPr>
                            <m:t>q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cs="Times New Roman"/>
                              <w:i/>
                              <w:iCs/>
                            </w:rPr>
                            <m:t>i</m:t>
                          </m:r>
                        </m:sub>
                        <m:sup>
                          <m:r>
                            <m:rPr>
                              <m:nor/>
                            </m:rPr>
                            <w:rPr>
                              <w:rFonts w:cs="Times New Roman"/>
                            </w:rPr>
                            <m:t>2</m:t>
                          </m:r>
                        </m:sup>
                      </m:sSubSup>
                      <m:r>
                        <m:rPr>
                          <m:nor/>
                        </m:rPr>
                        <w:rPr>
                          <w:rFonts w:cs="Times New Roman"/>
                        </w:rPr>
                        <m:t>[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  <w:i/>
                          <w:iCs/>
                        </w:rPr>
                        <m:t>i</m:t>
                      </m:r>
                      <m:r>
                        <m:rPr>
                          <m:nor/>
                        </m:rPr>
                        <w:rPr>
                          <w:rFonts w:cs="Times New Roman"/>
                        </w:rPr>
                        <m:t>]*</m:t>
                      </m:r>
                    </m:e>
                  </m:nary>
                </m:den>
              </m:f>
              <m:r>
                <m:rPr>
                  <m:nor/>
                </m:rPr>
                <w:rPr>
                  <w:i/>
                </w:rPr>
                <m:t>.</m:t>
              </m:r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</w:rPr>
                <m:t>(S</m:t>
              </m:r>
              <m:r>
                <m:rPr>
                  <m:nor/>
                </m:rPr>
                <w:rPr>
                  <w:szCs w:val="24"/>
                </w:rPr>
                <w:fldChar w:fldCharType="begin"/>
              </m:r>
              <m:r>
                <m:rPr>
                  <m:nor/>
                </m:rPr>
                <w:rPr>
                  <w:szCs w:val="24"/>
                </w:rPr>
                <m:t xml:space="preserve"> SEQ Equation \* ARABIC </m:t>
              </m:r>
              <m:r>
                <m:rPr>
                  <m:nor/>
                </m:rPr>
                <w:rPr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Cambria Math"/>
                  <w:noProof/>
                  <w:szCs w:val="24"/>
                </w:rPr>
                <m:t>9</m:t>
              </m:r>
              <m:r>
                <m:rPr>
                  <m:nor/>
                </m:rPr>
                <w:rPr>
                  <w:szCs w:val="24"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</w:rPr>
                <m:t>)</m:t>
              </m:r>
            </m:e>
          </m:eqArr>
          <m:r>
            <m:rPr>
              <m:sty m:val="p"/>
            </m:rPr>
            <w:br/>
          </m:r>
        </m:oMath>
      </m:oMathPara>
      <w:r w:rsidR="00376017">
        <w:t xml:space="preserve">And the </w:t>
      </w:r>
      <w:r w:rsidR="008272EC">
        <w:t>preferential interaction coefficient is defined as</w:t>
      </w:r>
      <w:r w:rsidR="008272EC">
        <w:br/>
      </w: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cs="Times New Roman"/>
                    </w:rPr>
                    <m:t>Γ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i</m:t>
                  </m:r>
                </m:sub>
              </m:sSub>
              <m:r>
                <m:rPr>
                  <m:nor/>
                </m:rPr>
                <w:rPr>
                  <w:rFonts w:cs="Times New Roman"/>
                </w:rPr>
                <m:t xml:space="preserve"> =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/>
                    </w:rPr>
                    <m:t>i</m:t>
                  </m:r>
                </m:sub>
              </m:sSub>
              <m:r>
                <m:rPr>
                  <m:nor/>
                </m:rPr>
                <w:rPr>
                  <w:rFonts w:cs="Times New Roman"/>
                </w:rPr>
                <m:t xml:space="preserve"> -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</w:rPr>
                    <m:t>water</m:t>
                  </m:r>
                </m:sub>
              </m:sSub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cs="Times New Roman"/>
                    </w:rPr>
                    <m:t>[</m:t>
                  </m:r>
                  <m:r>
                    <m:rPr>
                      <m:nor/>
                    </m:rPr>
                    <w:rPr>
                      <w:rFonts w:cs="Times New Roman"/>
                      <w:i/>
                      <w:iCs/>
                    </w:rPr>
                    <m:t>i</m:t>
                  </m:r>
                  <m:r>
                    <m:rPr>
                      <m:nor/>
                    </m:rPr>
                    <w:rPr>
                      <w:rFonts w:cs="Times New Roman"/>
                    </w:rPr>
                    <m:t>]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num>
                <m:den>
                  <m:r>
                    <m:rPr>
                      <m:nor/>
                    </m:rPr>
                    <w:rPr>
                      <w:rFonts w:cs="Times New Roman"/>
                    </w:rPr>
                    <m:t>55.51M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den>
              </m:f>
              <m:r>
                <m:rPr>
                  <m:nor/>
                </m:rPr>
                <m:t>.</m:t>
              </m:r>
              <m:r>
                <w:rPr>
                  <w:rFonts w:ascii="Cambria Math" w:hAnsi="Cambria Math" w:cs="Times New Roman"/>
                </w:rPr>
                <m:t>#</m:t>
              </m:r>
              <m:r>
                <m:rPr>
                  <m:nor/>
                </m:rPr>
                <w:rPr>
                  <w:rFonts w:cs="Times New Roman"/>
                  <w:iCs/>
                </w:rPr>
                <m:t>(S</m:t>
              </m:r>
              <m:r>
                <m:rPr>
                  <m:nor/>
                </m:rPr>
                <w:rPr>
                  <w:iCs/>
                  <w:szCs w:val="24"/>
                </w:rPr>
                <w:fldChar w:fldCharType="begin"/>
              </m:r>
              <m:r>
                <m:rPr>
                  <m:nor/>
                </m:rPr>
                <w:rPr>
                  <w:iCs/>
                  <w:szCs w:val="24"/>
                </w:rPr>
                <m:t xml:space="preserve"> SEQ Equation \* ARABIC </m:t>
              </m:r>
              <m:r>
                <m:rPr>
                  <m:nor/>
                </m:rPr>
                <w:rPr>
                  <w:iCs/>
                  <w:szCs w:val="24"/>
                </w:rPr>
                <w:fldChar w:fldCharType="separate"/>
              </m:r>
              <m:r>
                <m:rPr>
                  <m:nor/>
                </m:rPr>
                <w:rPr>
                  <w:rFonts w:ascii="Cambria Math"/>
                  <w:iCs/>
                  <w:noProof/>
                  <w:szCs w:val="24"/>
                </w:rPr>
                <m:t>10</m:t>
              </m:r>
              <m:r>
                <m:rPr>
                  <m:nor/>
                </m:rPr>
                <w:rPr>
                  <w:iCs/>
                  <w:szCs w:val="24"/>
                </w:rPr>
                <w:fldChar w:fldCharType="end"/>
              </m:r>
              <m:r>
                <m:rPr>
                  <m:nor/>
                </m:rPr>
                <w:rPr>
                  <w:rFonts w:cs="Times New Roman"/>
                  <w:iCs/>
                </w:rPr>
                <m:t>)</m:t>
              </m:r>
              <m:ctrlPr>
                <w:rPr>
                  <w:rFonts w:ascii="Cambria Math" w:hAnsi="Cambria Math" w:cs="Times New Roman"/>
                  <w:i/>
                  <w:iCs/>
                </w:rPr>
              </m:ctrlPr>
            </m:e>
          </m:eqArr>
          <m:r>
            <m:rPr>
              <m:sty m:val="p"/>
            </m:rPr>
            <w:br/>
          </m:r>
        </m:oMath>
      </m:oMathPara>
      <w:r w:rsidR="00975BAE">
        <w:rPr>
          <w:iCs/>
        </w:rPr>
        <w:t xml:space="preserve">However, </w:t>
      </w:r>
      <w:r w:rsidR="007E08F3">
        <w:rPr>
          <w:iCs/>
        </w:rPr>
        <w:t xml:space="preserve">while determine the region </w:t>
      </w:r>
      <w:r w:rsidR="007E08F3" w:rsidRPr="00CA1F0A">
        <w:rPr>
          <w:i/>
        </w:rPr>
        <w:t>D</w:t>
      </w:r>
      <w:r w:rsidR="007E08F3">
        <w:rPr>
          <w:iCs/>
        </w:rPr>
        <w:t xml:space="preserve">, we used a rather arbitrary </w:t>
      </w:r>
      <w:r w:rsidR="00CA1F0A">
        <w:rPr>
          <w:iCs/>
        </w:rPr>
        <w:t xml:space="preserve">threshold of </w:t>
      </w:r>
      <w:r w:rsidR="00CA1F0A">
        <w:t xml:space="preserve">15 </w:t>
      </w:r>
      <w:r w:rsidR="00CA1F0A" w:rsidRPr="0089043A">
        <w:t>Å</w:t>
      </w:r>
      <w:r w:rsidR="00CA1F0A">
        <w:t xml:space="preserve">, to show that this </w:t>
      </w:r>
      <w:r w:rsidR="007C25FD">
        <w:t>threshold is enough</w:t>
      </w:r>
      <w:r w:rsidR="00D7730E">
        <w:t xml:space="preserve">, 20 </w:t>
      </w:r>
      <w:r w:rsidR="00D7730E" w:rsidRPr="0089043A">
        <w:t>Å</w:t>
      </w:r>
      <w:r w:rsidR="00D7730E">
        <w:t xml:space="preserve"> was also tested for 20 mM Mg</w:t>
      </w:r>
      <w:r w:rsidR="00D7730E">
        <w:rPr>
          <w:vertAlign w:val="superscript"/>
        </w:rPr>
        <w:t>2+</w:t>
      </w:r>
      <w:r w:rsidR="00D7730E">
        <w:t xml:space="preserve">, </w:t>
      </w:r>
      <w:proofErr w:type="spellStart"/>
      <w:r w:rsidR="00D7730E">
        <w:t>dG</w:t>
      </w:r>
      <w:proofErr w:type="spellEnd"/>
      <w:r w:rsidR="00D7730E">
        <w:t xml:space="preserve">[-], </w:t>
      </w:r>
      <w:r w:rsidR="007744D5">
        <w:t>giving good consistency with the threshold we used in the paper. (</w:t>
      </w:r>
      <w:r w:rsidR="00E939DA" w:rsidRPr="00E939DA">
        <w:fldChar w:fldCharType="begin"/>
      </w:r>
      <w:r w:rsidR="00E939DA" w:rsidRPr="00E939DA">
        <w:instrText xml:space="preserve"> REF _Ref106145013 \h  \* MERGEFORMAT </w:instrText>
      </w:r>
      <w:r w:rsidR="00E939DA" w:rsidRPr="00E939DA">
        <w:fldChar w:fldCharType="separate"/>
      </w:r>
      <w:r w:rsidR="006F2AB9" w:rsidRPr="006F2AB9">
        <w:rPr>
          <w:szCs w:val="24"/>
        </w:rPr>
        <w:t>Table S3</w:t>
      </w:r>
      <w:r w:rsidR="00E939DA" w:rsidRPr="00E939DA">
        <w:fldChar w:fldCharType="end"/>
      </w:r>
      <w:r w:rsidR="007744D5">
        <w:t>)</w:t>
      </w:r>
    </w:p>
    <w:p w14:paraId="35E77F1C" w14:textId="77777777" w:rsidR="0076175B" w:rsidRDefault="0076175B">
      <w:pPr>
        <w:spacing w:line="259" w:lineRule="auto"/>
      </w:pPr>
      <w:r>
        <w:br w:type="page"/>
      </w:r>
    </w:p>
    <w:p w14:paraId="3170BDE7" w14:textId="7089706B" w:rsidR="00A8196D" w:rsidRDefault="00C7757D" w:rsidP="00A8196D">
      <w:pPr>
        <w:pStyle w:val="Heading1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1898FCC8" wp14:editId="5A8E3F16">
                <wp:simplePos x="0" y="0"/>
                <wp:positionH relativeFrom="margin">
                  <wp:align>right</wp:align>
                </wp:positionH>
                <wp:positionV relativeFrom="paragraph">
                  <wp:posOffset>429260</wp:posOffset>
                </wp:positionV>
                <wp:extent cx="5486400" cy="2324735"/>
                <wp:effectExtent l="0" t="0" r="0" b="0"/>
                <wp:wrapSquare wrapText="bothSides"/>
                <wp:docPr id="18" name="Group 1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6400" cy="2324735"/>
                          <a:chOff x="0" y="0"/>
                          <a:chExt cx="6578600" cy="2788038"/>
                        </a:xfrm>
                      </wpg:grpSpPr>
                      <wpg:grpSp>
                        <wpg:cNvPr id="10" name="Group 14"/>
                        <wpg:cNvGrpSpPr>
                          <a:grpSpLocks noChangeAspect="1"/>
                        </wpg:cNvGrpSpPr>
                        <wpg:grpSpPr>
                          <a:xfrm>
                            <a:off x="0" y="0"/>
                            <a:ext cx="6578600" cy="2050415"/>
                            <a:chOff x="0" y="0"/>
                            <a:chExt cx="10857613" cy="3385066"/>
                          </a:xfrm>
                        </wpg:grpSpPr>
                        <pic:pic xmlns:pic="http://schemas.openxmlformats.org/drawingml/2006/picture">
                          <pic:nvPicPr>
                            <pic:cNvPr id="11" name="Picture 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762501" y="184666"/>
                              <a:ext cx="4338083" cy="320040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2" name="Picture 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5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184666"/>
                              <a:ext cx="4338084" cy="320040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" name="Picture 13" descr="Shape&#10;&#10;Description automatically generated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70298" t="7631" b="30464"/>
                            <a:stretch/>
                          </pic:blipFill>
                          <pic:spPr>
                            <a:xfrm>
                              <a:off x="9038560" y="489466"/>
                              <a:ext cx="1819053" cy="198120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14" name="TextBox 11"/>
                          <wps:cNvSpPr txBox="1"/>
                          <wps:spPr>
                            <a:xfrm>
                              <a:off x="0" y="0"/>
                              <a:ext cx="666548" cy="58737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985FE86" w14:textId="77777777" w:rsidR="00C7757D" w:rsidRPr="00A8196D" w:rsidRDefault="00C7757D" w:rsidP="00C7757D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 w:rsidRPr="00A8196D"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  <w:t>a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5" name="TextBox 12"/>
                          <wps:cNvSpPr txBox="1"/>
                          <wps:spPr>
                            <a:xfrm>
                              <a:off x="4762331" y="0"/>
                              <a:ext cx="695819" cy="58737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148223BD" w14:textId="77777777" w:rsidR="00C7757D" w:rsidRPr="00A8196D" w:rsidRDefault="00C7757D" w:rsidP="00C7757D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 w:rsidRPr="00A8196D"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  <w:t>b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wps:wsp>
                        <wps:cNvPr id="17" name="Text Box 17"/>
                        <wps:cNvSpPr txBox="1"/>
                        <wps:spPr>
                          <a:xfrm>
                            <a:off x="0" y="2110381"/>
                            <a:ext cx="6578600" cy="677657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FA1C0F5" w14:textId="304D0486" w:rsidR="00C7757D" w:rsidRPr="00C30AA2" w:rsidRDefault="00C7757D" w:rsidP="00C7757D">
                              <w:pPr>
                                <w:pStyle w:val="Caption"/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8"/>
                                  <w:szCs w:val="20"/>
                                </w:rPr>
                              </w:pP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Figure S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 w:rsidR="00157EF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auto"/>
                                  <w:sz w:val="20"/>
                                  <w:szCs w:val="20"/>
                                </w:rPr>
                                <w:t>4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Global fluctuation RMSD for one the first four of eight replicas for of 20 mM Mg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 xml:space="preserve">2+ 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cases at 300 K. In general, the fluctuation of the system is similar when Mg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concentration raises from 5 mM to 20 </w:t>
                              </w:r>
                              <w:proofErr w:type="spellStart"/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mM.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898FCC8" id="Group 18" o:spid="_x0000_s1039" style="position:absolute;left:0;text-align:left;margin-left:380.8pt;margin-top:33.8pt;width:6in;height:183.05pt;z-index:251665408;mso-position-horizontal:right;mso-position-horizontal-relative:margin" coordsize="65786,2788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">
                <v:group id="Group 14" o:spid="_x0000_s1040" style="position:absolute;width:65786;height:20504" coordsize="108576,338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  <o:lock v:ext="edit" aspectratio="t"/>
                  <v:shape id="Picture 11" o:spid="_x0000_s1041" type="#_x0000_t75" style="position:absolute;left:47625;top:1846;width:43380;height:3200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">
                    <v:imagedata r:id="rId17" o:title=""/>
                  </v:shape>
                  <v:shape id="Picture 12" o:spid="_x0000_s1042" type="#_x0000_t75" style="position:absolute;top:1846;width:43380;height:3200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">
                    <v:imagedata r:id="rId18" o:title=""/>
                  </v:shape>
                  <v:shape id="Picture 13" o:spid="_x0000_s1043" type="#_x0000_t75" alt="Shape&#10;&#10;Description automatically generated" style="position:absolute;left:90385;top:4894;width:18191;height:198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">
                    <v:imagedata r:id="rId19" o:title="Shape&#10;&#10;Description automatically generated" croptop="5001f" cropbottom="19965f" cropleft="46070f"/>
                  </v:shape>
                  <v:shape id="TextBox 11" o:spid="_x0000_s1044" type="#_x0000_t202" style="position:absolute;width:6665;height:58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" filled="f" stroked="f">
                    <v:textbox>
                      <w:txbxContent>
                        <w:p w14:paraId="2985FE86" w14:textId="77777777" w:rsidR="00C7757D" w:rsidRPr="00A8196D" w:rsidRDefault="00C7757D" w:rsidP="00C7757D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 w:rsidRPr="00A8196D"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  <w:t>a)</w:t>
                          </w:r>
                        </w:p>
                      </w:txbxContent>
                    </v:textbox>
                  </v:shape>
                  <v:shape id="TextBox 12" o:spid="_x0000_s1045" type="#_x0000_t202" style="position:absolute;left:47623;width:6958;height:58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" filled="f" stroked="f">
                    <v:textbox>
                      <w:txbxContent>
                        <w:p w14:paraId="148223BD" w14:textId="77777777" w:rsidR="00C7757D" w:rsidRPr="00A8196D" w:rsidRDefault="00C7757D" w:rsidP="00C7757D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 w:rsidRPr="00A8196D"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  <w:t>b)</w:t>
                          </w:r>
                        </w:p>
                      </w:txbxContent>
                    </v:textbox>
                  </v:shape>
                </v:group>
                <v:shape id="Text Box 17" o:spid="_x0000_s1046" type="#_x0000_t202" style="position:absolute;top:21103;width:65786;height:67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" stroked="f">
                  <v:textbox style="mso-fit-shape-to-text:t" inset="0,0,0,0">
                    <w:txbxContent>
                      <w:p w14:paraId="5FA1C0F5" w14:textId="304D0486" w:rsidR="00C7757D" w:rsidRPr="00C30AA2" w:rsidRDefault="00C7757D" w:rsidP="00C7757D">
                        <w:pPr>
                          <w:pStyle w:val="Caption"/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8"/>
                            <w:szCs w:val="20"/>
                          </w:rPr>
                        </w:pP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Figure S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begin"/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separate"/>
                        </w:r>
                        <w:r w:rsidR="00157EF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noProof/>
                            <w:color w:val="auto"/>
                            <w:sz w:val="20"/>
                            <w:szCs w:val="20"/>
                          </w:rPr>
                          <w:t>4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end"/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Global fluctuation RMSD for one the first four of eight replicas for of 20 mM Mg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 xml:space="preserve">2+ 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cases at 300 K. In general, the fluctuation of the system is similar when Mg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concentration raises from 5 mM to 20 </w:t>
                        </w:r>
                        <w:proofErr w:type="spellStart"/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mM.</w:t>
                        </w:r>
                        <w:proofErr w:type="spellEnd"/>
                      </w:p>
                    </w:txbxContent>
                  </v:textbox>
                </v:shape>
                <w10:wrap type="square" anchorx="margin"/>
              </v:group>
            </w:pict>
          </mc:Fallback>
        </mc:AlternateContent>
      </w:r>
      <w:r w:rsidR="0090140D">
        <w:t xml:space="preserve"> </w:t>
      </w:r>
      <w:r w:rsidR="00624DD3">
        <w:t>RMSD and principal component analysis for 20 mM Mg</w:t>
      </w:r>
      <w:r w:rsidR="00624DD3">
        <w:rPr>
          <w:vertAlign w:val="superscript"/>
        </w:rPr>
        <w:t xml:space="preserve">2+ </w:t>
      </w:r>
      <w:r w:rsidR="00624DD3">
        <w:t>cases</w:t>
      </w:r>
    </w:p>
    <w:p w14:paraId="164DAD98" w14:textId="060B7527" w:rsidR="00A8196D" w:rsidRDefault="00A8196D" w:rsidP="00A8196D"/>
    <w:p w14:paraId="28E29097" w14:textId="5873A5F4" w:rsidR="00A8196D" w:rsidRDefault="00C7757D" w:rsidP="00A8196D">
      <w:r>
        <w:rPr>
          <w:noProof/>
        </w:rPr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308AA982" wp14:editId="1E1703D0">
                <wp:simplePos x="0" y="0"/>
                <wp:positionH relativeFrom="column">
                  <wp:posOffset>0</wp:posOffset>
                </wp:positionH>
                <wp:positionV relativeFrom="paragraph">
                  <wp:posOffset>365125</wp:posOffset>
                </wp:positionV>
                <wp:extent cx="5485765" cy="2858135"/>
                <wp:effectExtent l="0" t="0" r="635" b="0"/>
                <wp:wrapSquare wrapText="bothSides"/>
                <wp:docPr id="52" name="Group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5765" cy="2858135"/>
                          <a:chOff x="0" y="491836"/>
                          <a:chExt cx="6114250" cy="3185629"/>
                        </a:xfrm>
                      </wpg:grpSpPr>
                      <wps:wsp>
                        <wps:cNvPr id="24" name="Text Box 24"/>
                        <wps:cNvSpPr txBox="1"/>
                        <wps:spPr>
                          <a:xfrm>
                            <a:off x="166254" y="3047631"/>
                            <a:ext cx="5947996" cy="62983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983046F" w14:textId="76FFC268" w:rsidR="00C7757D" w:rsidRPr="00C30AA2" w:rsidRDefault="00C7757D" w:rsidP="00C7757D">
                              <w:pPr>
                                <w:pStyle w:val="Caption"/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8"/>
                                  <w:szCs w:val="20"/>
                                </w:rPr>
                              </w:pP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Figure S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 w:rsidR="00157EF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auto"/>
                                  <w:sz w:val="20"/>
                                  <w:szCs w:val="20"/>
                                </w:rPr>
                                <w:t>5</w:t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r w:rsidRPr="00C30AA2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Energy landscape in the PC1-PC2 space of 20 mM Mg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 xml:space="preserve">2+ 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cases at 300 K. The energy landscape is similar with the 5 mM Mg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case with the presence of </w:t>
                              </w:r>
                              <w:proofErr w:type="gramStart"/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ligand, but</w:t>
                              </w:r>
                              <w:proofErr w:type="gramEnd"/>
                              <w:r w:rsidRPr="00C30AA2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are more funneled with the absence of ligand.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g:grpSp>
                        <wpg:cNvPr id="46" name="Group 10"/>
                        <wpg:cNvGrpSpPr>
                          <a:grpSpLocks noChangeAspect="1"/>
                        </wpg:cNvGrpSpPr>
                        <wpg:grpSpPr>
                          <a:xfrm>
                            <a:off x="0" y="491836"/>
                            <a:ext cx="5961528" cy="2452255"/>
                            <a:chOff x="0" y="0"/>
                            <a:chExt cx="7848600" cy="3224989"/>
                          </a:xfrm>
                        </wpg:grpSpPr>
                        <pic:pic xmlns:pic="http://schemas.openxmlformats.org/drawingml/2006/picture">
                          <pic:nvPicPr>
                            <pic:cNvPr id="47" name="Picture 4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191000" y="76200"/>
                              <a:ext cx="3657600" cy="3148789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48" name="Picture 4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76200"/>
                              <a:ext cx="3657600" cy="3148789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49" name="TextBox 7"/>
                          <wps:cNvSpPr txBox="1"/>
                          <wps:spPr>
                            <a:xfrm>
                              <a:off x="0" y="0"/>
                              <a:ext cx="484527" cy="45593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24DE944" w14:textId="77777777" w:rsidR="00C7757D" w:rsidRDefault="00C7757D" w:rsidP="00C7757D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a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50" name="TextBox 8"/>
                          <wps:cNvSpPr txBox="1"/>
                          <wps:spPr>
                            <a:xfrm>
                              <a:off x="4191000" y="0"/>
                              <a:ext cx="589042" cy="45593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1FAD8D4" w14:textId="77777777" w:rsidR="00C7757D" w:rsidRDefault="00C7757D" w:rsidP="00C7757D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b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308AA982" id="Group 52" o:spid="_x0000_s1047" style="position:absolute;margin-left:0;margin-top:28.75pt;width:431.95pt;height:225.05pt;z-index:251666432" coordorigin=",4918" coordsize="61142,318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">
                <v:shape id="Text Box 24" o:spid="_x0000_s1048" type="#_x0000_t202" style="position:absolute;left:1662;top:30476;width:59480;height:62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" stroked="f">
                  <v:textbox style="mso-fit-shape-to-text:t" inset="0,0,0,0">
                    <w:txbxContent>
                      <w:p w14:paraId="3983046F" w14:textId="76FFC268" w:rsidR="00C7757D" w:rsidRPr="00C30AA2" w:rsidRDefault="00C7757D" w:rsidP="00C7757D">
                        <w:pPr>
                          <w:pStyle w:val="Caption"/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8"/>
                            <w:szCs w:val="20"/>
                          </w:rPr>
                        </w:pP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Figure S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begin"/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separate"/>
                        </w:r>
                        <w:r w:rsidR="00157EF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noProof/>
                            <w:color w:val="auto"/>
                            <w:sz w:val="20"/>
                            <w:szCs w:val="20"/>
                          </w:rPr>
                          <w:t>5</w:t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end"/>
                        </w:r>
                        <w:r w:rsidRPr="00C30AA2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Energy landscape in the PC1-PC2 space of 20 mM Mg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 xml:space="preserve">2+ 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cases at 300 K. The energy landscape is similar with the 5 mM Mg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case with the presence of </w:t>
                        </w:r>
                        <w:proofErr w:type="gramStart"/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ligand, but</w:t>
                        </w:r>
                        <w:proofErr w:type="gramEnd"/>
                        <w:r w:rsidRPr="00C30AA2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are more funneled with the absence of ligand. </w:t>
                        </w:r>
                      </w:p>
                    </w:txbxContent>
                  </v:textbox>
                </v:shape>
                <v:group id="Group 10" o:spid="_x0000_s1049" style="position:absolute;top:4918;width:59615;height:24522" coordsize="78486,322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">
                  <o:lock v:ext="edit" aspectratio="t"/>
                  <v:shape id="Picture 47" o:spid="_x0000_s1050" type="#_x0000_t75" style="position:absolute;left:41910;top:762;width:36576;height:314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">
                    <v:imagedata r:id="rId22" o:title=""/>
                  </v:shape>
                  <v:shape id="Picture 48" o:spid="_x0000_s1051" type="#_x0000_t75" style="position:absolute;top:762;width:36576;height:314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">
                    <v:imagedata r:id="rId23" o:title=""/>
                  </v:shape>
                  <v:shape id="TextBox 7" o:spid="_x0000_s1052" type="#_x0000_t202" style="position:absolute;width:4845;height:45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" filled="f" stroked="f">
                    <v:textbox>
                      <w:txbxContent>
                        <w:p w14:paraId="724DE944" w14:textId="77777777" w:rsidR="00C7757D" w:rsidRDefault="00C7757D" w:rsidP="00C7757D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a)</w:t>
                          </w:r>
                        </w:p>
                      </w:txbxContent>
                    </v:textbox>
                  </v:shape>
                  <v:shape id="TextBox 8" o:spid="_x0000_s1053" type="#_x0000_t202" style="position:absolute;left:41910;width:5890;height:45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" filled="f" stroked="f">
                    <v:textbox>
                      <w:txbxContent>
                        <w:p w14:paraId="31FAD8D4" w14:textId="77777777" w:rsidR="00C7757D" w:rsidRDefault="00C7757D" w:rsidP="00C7757D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b)</w:t>
                          </w:r>
                        </w:p>
                      </w:txbxContent>
                    </v:textbox>
                  </v:shape>
                </v:group>
                <w10:wrap type="square"/>
              </v:group>
            </w:pict>
          </mc:Fallback>
        </mc:AlternateContent>
      </w:r>
    </w:p>
    <w:p w14:paraId="5E24530D" w14:textId="1C71E53A" w:rsidR="0084247D" w:rsidRDefault="0084247D" w:rsidP="00A8196D"/>
    <w:p w14:paraId="65F0A058" w14:textId="4E401D7E" w:rsidR="0084247D" w:rsidRDefault="0084247D" w:rsidP="00A8196D"/>
    <w:p w14:paraId="4C89B097" w14:textId="3595FD97" w:rsidR="0076175B" w:rsidRDefault="0076175B">
      <w:pPr>
        <w:spacing w:line="259" w:lineRule="auto"/>
      </w:pPr>
      <w:r>
        <w:br w:type="page"/>
      </w:r>
    </w:p>
    <w:p w14:paraId="04E2451F" w14:textId="51F0952F" w:rsidR="0076175B" w:rsidRDefault="0076175B" w:rsidP="0076175B">
      <w:pPr>
        <w:pStyle w:val="Heading1"/>
      </w:pPr>
      <w:r>
        <w:lastRenderedPageBreak/>
        <w:t>Stability of helices at 300 K</w:t>
      </w:r>
    </w:p>
    <w:p w14:paraId="232E2890" w14:textId="32C82984" w:rsidR="0076175B" w:rsidRPr="0076175B" w:rsidRDefault="0076175B" w:rsidP="0076175B">
      <w:r>
        <w:rPr>
          <w:noProof/>
        </w:rPr>
        <mc:AlternateContent>
          <mc:Choice Requires="wpg">
            <w:drawing>
              <wp:inline distT="0" distB="0" distL="0" distR="0" wp14:anchorId="43ED6B98" wp14:editId="2F37F3E7">
                <wp:extent cx="5486400" cy="5991660"/>
                <wp:effectExtent l="0" t="0" r="0" b="9525"/>
                <wp:docPr id="41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6400" cy="5991660"/>
                          <a:chOff x="0" y="0"/>
                          <a:chExt cx="5843622" cy="6381488"/>
                        </a:xfrm>
                      </wpg:grpSpPr>
                      <wps:wsp>
                        <wps:cNvPr id="40" name="Text Box 40"/>
                        <wps:cNvSpPr txBox="1"/>
                        <wps:spPr>
                          <a:xfrm>
                            <a:off x="179614" y="5001807"/>
                            <a:ext cx="5369504" cy="1379681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A239839" w14:textId="0AAAC870" w:rsidR="0076175B" w:rsidRPr="002841EE" w:rsidRDefault="0076175B" w:rsidP="0076175B">
                              <w:pPr>
                                <w:pStyle w:val="Caption"/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8"/>
                                  <w:szCs w:val="20"/>
                                </w:rPr>
                              </w:pPr>
                              <w:r w:rsidRPr="002841E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Figure 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S</w:t>
                              </w:r>
                              <w:r w:rsidRPr="002841E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 w:rsidRPr="002841E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2841E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 w:rsidR="00157EF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auto"/>
                                  <w:sz w:val="20"/>
                                  <w:szCs w:val="20"/>
                                </w:rPr>
                                <w:t>6</w:t>
                              </w:r>
                              <w:r w:rsidRPr="002841E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2841E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The combination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al</w:t>
                              </w:r>
                              <w:r w:rsidRPr="002841E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results of 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8 </w:t>
                              </w:r>
                              <w:r w:rsidRPr="002841E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simulations 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among on native hydrogen bonds dissociation probability for a) 0 mM Mg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,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dG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[-]; b)</w:t>
                              </w:r>
                              <w:r w:rsidRPr="002841E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0 mM Mg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,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dG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[-]; c) 5 mM Mg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,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dG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[-]; d)</w:t>
                              </w:r>
                              <w:r w:rsidRPr="002841E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5 mM Mg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,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dG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[-]. The hydrogen bonds on P1 helix break much more often compared with other helices except the case with the existence of both ligand and Mg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, and the probability difference becomes much more significant with the removal of Mg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or ligand. The P2 is slightly more stable than the P3 helix, but the difference is not large so that no firm conclusion can be made. The 3 bonds between G22-C89 on the P1 helix were cut off because of its location at the tail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g:grpSp>
                        <wpg:cNvPr id="19" name="Group 3"/>
                        <wpg:cNvGrpSpPr>
                          <a:grpSpLocks noChangeAspect="1"/>
                        </wpg:cNvGrpSpPr>
                        <wpg:grpSpPr>
                          <a:xfrm>
                            <a:off x="0" y="0"/>
                            <a:ext cx="5843622" cy="4865914"/>
                            <a:chOff x="0" y="0"/>
                            <a:chExt cx="8235280" cy="6858000"/>
                          </a:xfrm>
                        </wpg:grpSpPr>
                        <pic:pic xmlns:pic="http://schemas.openxmlformats.org/drawingml/2006/picture">
                          <pic:nvPicPr>
                            <pic:cNvPr id="20" name="Picture 2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8235280" cy="685800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1" name="TextBox 5"/>
                          <wps:cNvSpPr txBox="1"/>
                          <wps:spPr>
                            <a:xfrm>
                              <a:off x="46243" y="17864"/>
                              <a:ext cx="582737" cy="45593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293BAE5" w14:textId="77777777" w:rsidR="0076175B" w:rsidRDefault="0076175B" w:rsidP="0076175B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a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2" name="TextBox 6"/>
                          <wps:cNvSpPr txBox="1"/>
                          <wps:spPr>
                            <a:xfrm>
                              <a:off x="4190443" y="17864"/>
                              <a:ext cx="496226" cy="45593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1875A428" w14:textId="77777777" w:rsidR="0076175B" w:rsidRDefault="0076175B" w:rsidP="0076175B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b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3" name="TextBox 7"/>
                          <wps:cNvSpPr txBox="1"/>
                          <wps:spPr>
                            <a:xfrm>
                              <a:off x="46243" y="3461502"/>
                              <a:ext cx="552056" cy="45593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4275883" w14:textId="77777777" w:rsidR="0076175B" w:rsidRDefault="0076175B" w:rsidP="0076175B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c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5" name="TextBox 8"/>
                          <wps:cNvSpPr txBox="1"/>
                          <wps:spPr>
                            <a:xfrm>
                              <a:off x="4190443" y="3447446"/>
                              <a:ext cx="519238" cy="45593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47B8C75" w14:textId="77777777" w:rsidR="0076175B" w:rsidRDefault="0076175B" w:rsidP="0076175B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d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43ED6B98" id="Group 41" o:spid="_x0000_s1054" style="width:6in;height:471.8pt;mso-position-horizontal-relative:char;mso-position-vertical-relative:line" coordsize="58436,638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">
                <v:shape id="Text Box 40" o:spid="_x0000_s1055" type="#_x0000_t202" style="position:absolute;left:1796;top:50018;width:53695;height:137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wrTb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" stroked="f">
                  <v:textbox style="mso-fit-shape-to-text:t" inset="0,0,0,0">
                    <w:txbxContent>
                      <w:p w14:paraId="5A239839" w14:textId="0AAAC870" w:rsidR="0076175B" w:rsidRPr="002841EE" w:rsidRDefault="0076175B" w:rsidP="0076175B">
                        <w:pPr>
                          <w:pStyle w:val="Caption"/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8"/>
                            <w:szCs w:val="20"/>
                          </w:rPr>
                        </w:pPr>
                        <w:r w:rsidRPr="002841E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Figure 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S</w:t>
                        </w:r>
                        <w:r w:rsidRPr="002841E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begin"/>
                        </w:r>
                        <w:r w:rsidRPr="002841E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2841E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separate"/>
                        </w:r>
                        <w:r w:rsidR="00157EF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noProof/>
                            <w:color w:val="auto"/>
                            <w:sz w:val="20"/>
                            <w:szCs w:val="20"/>
                          </w:rPr>
                          <w:t>6</w:t>
                        </w:r>
                        <w:r w:rsidRPr="002841E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end"/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</w:t>
                        </w:r>
                        <w:r w:rsidRPr="002841E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The combination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al</w:t>
                        </w:r>
                        <w:r w:rsidRPr="002841E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results of 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8 </w:t>
                        </w:r>
                        <w:r w:rsidRPr="002841E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simulations 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among on native hydrogen bonds dissociation probability for a) 0 mM Mg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, </w:t>
                        </w:r>
                        <w:proofErr w:type="spellStart"/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dG</w:t>
                        </w:r>
                        <w:proofErr w:type="spellEnd"/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[-]; b)</w:t>
                        </w:r>
                        <w:r w:rsidRPr="002841E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0 mM Mg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, </w:t>
                        </w:r>
                        <w:proofErr w:type="spellStart"/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dG</w:t>
                        </w:r>
                        <w:proofErr w:type="spellEnd"/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[-]; c) 5 mM Mg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, </w:t>
                        </w:r>
                        <w:proofErr w:type="spellStart"/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dG</w:t>
                        </w:r>
                        <w:proofErr w:type="spellEnd"/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[-]; d)</w:t>
                        </w:r>
                        <w:r w:rsidRPr="002841E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5 mM Mg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, </w:t>
                        </w:r>
                        <w:proofErr w:type="spellStart"/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dG</w:t>
                        </w:r>
                        <w:proofErr w:type="spellEnd"/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[-]. The hydrogen bonds on P1 helix break much more often compared with other helices except the case with the existence of both ligand and Mg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, and the probability difference becomes much more significant with the removal of Mg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or ligand. The P2 is slightly more stable than the P3 helix, but the difference is not large so that no firm conclusion can be made. The 3 bonds between G22-C89 on the P1 helix were cut off because of its location at the tail.</w:t>
                        </w:r>
                      </w:p>
                    </w:txbxContent>
                  </v:textbox>
                </v:shape>
                <v:group id="_x0000_s1056" style="position:absolute;width:58436;height:48659" coordsize="82352,685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">
                  <o:lock v:ext="edit" aspectratio="t"/>
                  <v:shape id="Picture 20" o:spid="_x0000_s1057" type="#_x0000_t75" style="position:absolute;width:82352;height:685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">
                    <v:imagedata r:id="rId25" o:title=""/>
                  </v:shape>
                  <v:shape id="TextBox 5" o:spid="_x0000_s1058" type="#_x0000_t202" style="position:absolute;left:462;top:178;width:5827;height:45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" filled="f" stroked="f">
                    <v:textbox>
                      <w:txbxContent>
                        <w:p w14:paraId="2293BAE5" w14:textId="77777777" w:rsidR="0076175B" w:rsidRDefault="0076175B" w:rsidP="0076175B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a)</w:t>
                          </w:r>
                        </w:p>
                      </w:txbxContent>
                    </v:textbox>
                  </v:shape>
                  <v:shape id="TextBox 6" o:spid="_x0000_s1059" type="#_x0000_t202" style="position:absolute;left:41904;top:178;width:4962;height:45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" filled="f" stroked="f">
                    <v:textbox>
                      <w:txbxContent>
                        <w:p w14:paraId="1875A428" w14:textId="77777777" w:rsidR="0076175B" w:rsidRDefault="0076175B" w:rsidP="0076175B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b)</w:t>
                          </w:r>
                        </w:p>
                      </w:txbxContent>
                    </v:textbox>
                  </v:shape>
                  <v:shape id="TextBox 7" o:spid="_x0000_s1060" type="#_x0000_t202" style="position:absolute;left:462;top:34615;width:5520;height:45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" filled="f" stroked="f">
                    <v:textbox>
                      <w:txbxContent>
                        <w:p w14:paraId="74275883" w14:textId="77777777" w:rsidR="0076175B" w:rsidRDefault="0076175B" w:rsidP="0076175B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c)</w:t>
                          </w:r>
                        </w:p>
                      </w:txbxContent>
                    </v:textbox>
                  </v:shape>
                  <v:shape id="TextBox 8" o:spid="_x0000_s1061" type="#_x0000_t202" style="position:absolute;left:41904;top:34474;width:5192;height:45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" filled="f" stroked="f">
                    <v:textbox>
                      <w:txbxContent>
                        <w:p w14:paraId="247B8C75" w14:textId="77777777" w:rsidR="0076175B" w:rsidRDefault="0076175B" w:rsidP="0076175B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d)</w:t>
                          </w:r>
                        </w:p>
                      </w:txbxContent>
                    </v:textbox>
                  </v:shape>
                </v:group>
                <w10:anchorlock/>
              </v:group>
            </w:pict>
          </mc:Fallback>
        </mc:AlternateContent>
      </w:r>
    </w:p>
    <w:p w14:paraId="0585AC71" w14:textId="5588E9FC" w:rsidR="00A8196D" w:rsidRDefault="00A017BB" w:rsidP="007F2053">
      <w:pPr>
        <w:pStyle w:val="Heading1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52096" behindDoc="0" locked="0" layoutInCell="1" allowOverlap="1" wp14:anchorId="0DCA95CB" wp14:editId="297DCF81">
                <wp:simplePos x="0" y="0"/>
                <wp:positionH relativeFrom="column">
                  <wp:posOffset>-38100</wp:posOffset>
                </wp:positionH>
                <wp:positionV relativeFrom="paragraph">
                  <wp:posOffset>457835</wp:posOffset>
                </wp:positionV>
                <wp:extent cx="5326380" cy="5175250"/>
                <wp:effectExtent l="0" t="0" r="7620" b="6350"/>
                <wp:wrapTopAndBottom/>
                <wp:docPr id="28" name="Group 2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26380" cy="5175250"/>
                          <a:chOff x="0" y="0"/>
                          <a:chExt cx="5326380" cy="5175250"/>
                        </a:xfrm>
                      </wpg:grpSpPr>
                      <pic:pic xmlns:pic="http://schemas.openxmlformats.org/drawingml/2006/picture">
                        <pic:nvPicPr>
                          <pic:cNvPr id="26" name="Picture 26" descr="A close-up of a diamond ring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333" t="5071" r="15973" b="4679"/>
                          <a:stretch/>
                        </pic:blipFill>
                        <pic:spPr bwMode="auto">
                          <a:xfrm>
                            <a:off x="1211580" y="0"/>
                            <a:ext cx="2842260" cy="463042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7" name="Text Box 27"/>
                        <wps:cNvSpPr txBox="1"/>
                        <wps:spPr>
                          <a:xfrm>
                            <a:off x="0" y="4610100"/>
                            <a:ext cx="5326380" cy="5651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0479A4C" w14:textId="0B43C628" w:rsidR="009A3C4B" w:rsidRPr="0041406E" w:rsidRDefault="009A3C4B" w:rsidP="009A3C4B">
                              <w:pPr>
                                <w:pStyle w:val="Caption"/>
                                <w:rPr>
                                  <w:rFonts w:ascii="Arial" w:hAnsi="Arial" w:cs="Arial"/>
                                  <w:i w:val="0"/>
                                  <w:iCs w:val="0"/>
                                  <w:noProof/>
                                  <w:color w:val="auto"/>
                                  <w:sz w:val="28"/>
                                  <w:szCs w:val="20"/>
                                </w:rPr>
                              </w:pP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Figure S</w:t>
                              </w: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 w:rsidR="00157EF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auto"/>
                                  <w:sz w:val="20"/>
                                  <w:szCs w:val="20"/>
                                </w:rPr>
                                <w:t>7</w:t>
                              </w: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A frame picked from the 4</w:t>
                              </w:r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th</w:t>
                              </w:r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replica of the simulation with 0 mM Mg</w:t>
                              </w:r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, </w:t>
                              </w:r>
                              <w:proofErr w:type="spellStart"/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dG</w:t>
                              </w:r>
                              <w:proofErr w:type="spellEnd"/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[-]. The altered stacking is colored, and the orange and green filling shows the base-pairing in the crystal </w:t>
                              </w:r>
                              <w:proofErr w:type="gramStart"/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structure</w:t>
                              </w:r>
                              <w:proofErr w:type="gram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DCA95CB" id="Group 28" o:spid="_x0000_s1062" style="position:absolute;left:0;text-align:left;margin-left:-3pt;margin-top:36.05pt;width:419.4pt;height:407.5pt;z-index:251652096;mso-position-horizontal-relative:text;mso-position-vertical-relative:text" coordsize="53263,517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">
                <v:shape id="Picture 26" o:spid="_x0000_s1063" type="#_x0000_t75" alt="A close-up of a diamond ring&#10;&#10;Description automatically generated with medium confidence" style="position:absolute;left:12115;width:28423;height:4630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">
                  <v:imagedata r:id="rId27" o:title="A close-up of a diamond ring&#10;&#10;Description automatically generated with medium confidence" croptop="3323f" cropbottom="3066f" cropleft="15292f" cropright="10468f"/>
                </v:shape>
                <v:shape id="Text Box 27" o:spid="_x0000_s1064" type="#_x0000_t202" style="position:absolute;top:46101;width:53263;height:565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9MkP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V/TJD8YAAADbAAAA&#10;DwAAAAAAAAAAAAAAAAAHAgAAZHJzL2Rvd25yZXYueG1sUEsFBgAAAAADAAMAtwAAAPoCAAAAAA==&#10;" stroked="f">
                  <v:textbox style="mso-fit-shape-to-text:t" inset="0,0,0,0">
                    <w:txbxContent>
                      <w:p w14:paraId="30479A4C" w14:textId="0B43C628" w:rsidR="009A3C4B" w:rsidRPr="0041406E" w:rsidRDefault="009A3C4B" w:rsidP="009A3C4B">
                        <w:pPr>
                          <w:pStyle w:val="Caption"/>
                          <w:rPr>
                            <w:rFonts w:ascii="Arial" w:hAnsi="Arial" w:cs="Arial"/>
                            <w:i w:val="0"/>
                            <w:iCs w:val="0"/>
                            <w:noProof/>
                            <w:color w:val="auto"/>
                            <w:sz w:val="28"/>
                            <w:szCs w:val="20"/>
                          </w:rPr>
                        </w:pP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Figure S</w:t>
                        </w: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begin"/>
                        </w: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separate"/>
                        </w:r>
                        <w:r w:rsidR="00157EF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noProof/>
                            <w:color w:val="auto"/>
                            <w:sz w:val="20"/>
                            <w:szCs w:val="20"/>
                          </w:rPr>
                          <w:t>7</w:t>
                        </w: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end"/>
                        </w:r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A frame picked from the 4</w:t>
                        </w:r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th</w:t>
                        </w:r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replica of the simulation with 0 mM Mg</w:t>
                        </w:r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, </w:t>
                        </w:r>
                        <w:proofErr w:type="spellStart"/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dG</w:t>
                        </w:r>
                        <w:proofErr w:type="spellEnd"/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[-]. The altered stacking is colored, and the orange and green filling shows the base-pairing in the crystal </w:t>
                        </w:r>
                        <w:proofErr w:type="gramStart"/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structure</w:t>
                        </w:r>
                        <w:proofErr w:type="gramEnd"/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7F2053">
        <w:t>A</w:t>
      </w:r>
      <w:r w:rsidR="007F2053" w:rsidRPr="007F2053">
        <w:t>ltered stacking inside the</w:t>
      </w:r>
      <w:r w:rsidR="007F2053">
        <w:t xml:space="preserve"> P1</w:t>
      </w:r>
      <w:r w:rsidR="007F2053" w:rsidRPr="007F2053">
        <w:t xml:space="preserve"> helix</w:t>
      </w:r>
      <w:r w:rsidR="007F2053">
        <w:t xml:space="preserve"> with 0 mM Mg</w:t>
      </w:r>
      <w:r w:rsidR="007F2053">
        <w:rPr>
          <w:vertAlign w:val="superscript"/>
        </w:rPr>
        <w:t>2+</w:t>
      </w:r>
      <w:r w:rsidR="007F2053">
        <w:t xml:space="preserve">, </w:t>
      </w:r>
      <w:proofErr w:type="spellStart"/>
      <w:r w:rsidR="007F2053">
        <w:t>dG</w:t>
      </w:r>
      <w:proofErr w:type="spellEnd"/>
      <w:r w:rsidR="007F2053">
        <w:t>[+]</w:t>
      </w:r>
      <w:r w:rsidR="009A3C4B">
        <w:t>.</w:t>
      </w:r>
    </w:p>
    <w:p w14:paraId="519B829C" w14:textId="0472AF56" w:rsidR="00157EFE" w:rsidRDefault="00157EFE">
      <w:pPr>
        <w:spacing w:line="259" w:lineRule="auto"/>
      </w:pPr>
      <w:r>
        <w:br w:type="page"/>
      </w:r>
    </w:p>
    <w:p w14:paraId="2292FB78" w14:textId="3B0D5858" w:rsidR="00846FB6" w:rsidRDefault="003D3885" w:rsidP="00846FB6">
      <w:pPr>
        <w:pStyle w:val="Heading1"/>
      </w:pPr>
      <w:r w:rsidRPr="00846FB6"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9504" behindDoc="0" locked="0" layoutInCell="1" allowOverlap="1" wp14:anchorId="137DA54C" wp14:editId="73FA0DB6">
                <wp:simplePos x="0" y="0"/>
                <wp:positionH relativeFrom="margin">
                  <wp:align>left</wp:align>
                </wp:positionH>
                <wp:positionV relativeFrom="paragraph">
                  <wp:posOffset>697084</wp:posOffset>
                </wp:positionV>
                <wp:extent cx="5295900" cy="6216650"/>
                <wp:effectExtent l="0" t="0" r="0" b="0"/>
                <wp:wrapSquare wrapText="bothSides"/>
                <wp:docPr id="54" name="Group 5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95900" cy="6216650"/>
                          <a:chOff x="0" y="0"/>
                          <a:chExt cx="5295900" cy="6216650"/>
                        </a:xfrm>
                      </wpg:grpSpPr>
                      <wps:wsp>
                        <wps:cNvPr id="36" name="Text Box 36"/>
                        <wps:cNvSpPr txBox="1"/>
                        <wps:spPr>
                          <a:xfrm>
                            <a:off x="0" y="5651500"/>
                            <a:ext cx="5295900" cy="5651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CEF1223" w14:textId="085A6BAE" w:rsidR="0084247D" w:rsidRPr="0041406E" w:rsidRDefault="0084247D" w:rsidP="0084247D">
                              <w:pPr>
                                <w:pStyle w:val="Caption"/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8"/>
                                  <w:szCs w:val="20"/>
                                </w:rPr>
                              </w:pP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Figure S</w:t>
                              </w: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 w:rsidR="00157EF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noProof/>
                                  <w:color w:val="auto"/>
                                  <w:sz w:val="20"/>
                                  <w:szCs w:val="20"/>
                                </w:rPr>
                                <w:t>8</w:t>
                              </w:r>
                              <w:r w:rsidRPr="0041406E">
                                <w:rPr>
                                  <w:rFonts w:ascii="Arial" w:hAnsi="Arial" w:cs="Arial"/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The breaking of base-pairings on P3 helix only induces local fluctuation at the time scale of simulations without inducing a metastable state in the case of 0 mM Mg</w:t>
                              </w:r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  <w:vertAlign w:val="superscript"/>
                                </w:rPr>
                                <w:t>2+</w:t>
                              </w:r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, </w:t>
                              </w:r>
                              <w:proofErr w:type="spellStart"/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dG</w:t>
                              </w:r>
                              <w:proofErr w:type="spellEnd"/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[-], 300</w:t>
                              </w:r>
                              <w:r w:rsidR="00EB441B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41406E">
                                <w:rPr>
                                  <w:rFonts w:ascii="Arial" w:hAnsi="Arial" w:cs="Arial"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K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g:grpSp>
                        <wpg:cNvPr id="42" name="Group 7"/>
                        <wpg:cNvGrpSpPr>
                          <a:grpSpLocks noChangeAspect="1"/>
                        </wpg:cNvGrpSpPr>
                        <wpg:grpSpPr>
                          <a:xfrm>
                            <a:off x="0" y="0"/>
                            <a:ext cx="4916425" cy="5560718"/>
                            <a:chOff x="0" y="0"/>
                            <a:chExt cx="4913201" cy="5561858"/>
                          </a:xfrm>
                        </wpg:grpSpPr>
                        <wpg:grpSp>
                          <wpg:cNvPr id="43" name="Group 43"/>
                          <wpg:cNvGrpSpPr/>
                          <wpg:grpSpPr>
                            <a:xfrm>
                              <a:off x="0" y="12207"/>
                              <a:ext cx="419460" cy="3230083"/>
                              <a:chOff x="0" y="12207"/>
                              <a:chExt cx="419460" cy="3230083"/>
                            </a:xfrm>
                          </wpg:grpSpPr>
                          <wps:wsp>
                            <wps:cNvPr id="44" name="TextBox 15"/>
                            <wps:cNvSpPr txBox="1"/>
                            <wps:spPr>
                              <a:xfrm>
                                <a:off x="0" y="12207"/>
                                <a:ext cx="419460" cy="456024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05B457B2" w14:textId="77777777" w:rsidR="003D3885" w:rsidRDefault="003D3885" w:rsidP="003D3885">
                                  <w:pPr>
                                    <w:rPr>
                                      <w:rFonts w:ascii="Arial" w:hAnsi="Arial" w:cs="Arial"/>
                                      <w:color w:val="000000" w:themeColor="text1"/>
                                      <w:kern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kern w:val="24"/>
                                    </w:rPr>
                                    <w:t>a)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  <wps:wsp>
                            <wps:cNvPr id="45" name="TextBox 16"/>
                            <wps:cNvSpPr txBox="1"/>
                            <wps:spPr>
                              <a:xfrm>
                                <a:off x="0" y="2786266"/>
                                <a:ext cx="419460" cy="456024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580BEA68" w14:textId="77777777" w:rsidR="003D3885" w:rsidRDefault="003D3885" w:rsidP="003D3885">
                                  <w:pPr>
                                    <w:rPr>
                                      <w:rFonts w:ascii="Arial" w:hAnsi="Arial" w:cs="Arial"/>
                                      <w:color w:val="000000" w:themeColor="text1"/>
                                      <w:kern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kern w:val="24"/>
                                    </w:rPr>
                                    <w:t>b)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wpg:grpSp>
                        <pic:pic xmlns:pic="http://schemas.openxmlformats.org/drawingml/2006/picture">
                          <pic:nvPicPr>
                            <pic:cNvPr id="51" name="Picture 5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28601" y="0"/>
                              <a:ext cx="4240599" cy="2743762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53" name="Picture 5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9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28600" y="2818096"/>
                              <a:ext cx="4684601" cy="2743762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137DA54C" id="Group 54" o:spid="_x0000_s1065" style="position:absolute;left:0;text-align:left;margin-left:0;margin-top:54.9pt;width:417pt;height:489.5pt;z-index:251669504;mso-position-horizontal:left;mso-position-horizontal-relative:margin;mso-position-vertical-relative:text" coordsize="52959,621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">
                <v:shape id="Text Box 36" o:spid="_x0000_s1066" type="#_x0000_t202" style="position:absolute;top:56515;width:52959;height:565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4CEF1223" w14:textId="085A6BAE" w:rsidR="0084247D" w:rsidRPr="0041406E" w:rsidRDefault="0084247D" w:rsidP="0084247D">
                        <w:pPr>
                          <w:pStyle w:val="Caption"/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8"/>
                            <w:szCs w:val="20"/>
                          </w:rPr>
                        </w:pP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Figure S</w:t>
                        </w: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begin"/>
                        </w: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separate"/>
                        </w:r>
                        <w:r w:rsidR="00157EF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noProof/>
                            <w:color w:val="auto"/>
                            <w:sz w:val="20"/>
                            <w:szCs w:val="20"/>
                          </w:rPr>
                          <w:t>8</w:t>
                        </w:r>
                        <w:r w:rsidRPr="0041406E">
                          <w:rPr>
                            <w:rFonts w:ascii="Arial" w:hAnsi="Arial" w:cs="Arial"/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fldChar w:fldCharType="end"/>
                        </w:r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The breaking of base-pairings on P3 helix only induces local fluctuation at the time scale of simulations without inducing a metastable state in the case of 0 mM Mg</w:t>
                        </w:r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  <w:vertAlign w:val="superscript"/>
                          </w:rPr>
                          <w:t>2+</w:t>
                        </w:r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, </w:t>
                        </w:r>
                        <w:proofErr w:type="spellStart"/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dG</w:t>
                        </w:r>
                        <w:proofErr w:type="spellEnd"/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[-], 300</w:t>
                        </w:r>
                        <w:r w:rsidR="00EB441B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</w:t>
                        </w:r>
                        <w:r w:rsidRPr="0041406E">
                          <w:rPr>
                            <w:rFonts w:ascii="Arial" w:hAnsi="Arial" w:cs="Arial"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K.</w:t>
                        </w:r>
                      </w:p>
                    </w:txbxContent>
                  </v:textbox>
                </v:shape>
                <v:group id="Group 7" o:spid="_x0000_s1067" style="position:absolute;width:49164;height:55607" coordsize="49132,556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">
                  <o:lock v:ext="edit" aspectratio="t"/>
                  <v:group id="Group 43" o:spid="_x0000_s1068" style="position:absolute;top:122;width:4194;height:32300" coordorigin=",122" coordsize="4194,323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">
                    <v:shape id="TextBox 15" o:spid="_x0000_s1069" type="#_x0000_t202" style="position:absolute;top:122;width:4194;height:45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" filled="f" stroked="f">
                      <v:textbox style="mso-fit-shape-to-text:t">
                        <w:txbxContent>
                          <w:p w14:paraId="05B457B2" w14:textId="77777777" w:rsidR="003D3885" w:rsidRDefault="003D3885" w:rsidP="003D3885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</w:rPr>
                              <w:t>a)</w:t>
                            </w:r>
                          </w:p>
                        </w:txbxContent>
                      </v:textbox>
                    </v:shape>
                    <v:shape id="TextBox 16" o:spid="_x0000_s1070" type="#_x0000_t202" style="position:absolute;top:27862;width:4194;height:45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    <v:textbox style="mso-fit-shape-to-text:t">
                        <w:txbxContent>
                          <w:p w14:paraId="580BEA68" w14:textId="77777777" w:rsidR="003D3885" w:rsidRDefault="003D3885" w:rsidP="003D3885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</w:rPr>
                              <w:t>b)</w:t>
                            </w:r>
                          </w:p>
                        </w:txbxContent>
                      </v:textbox>
                    </v:shape>
                  </v:group>
                  <v:shape id="Picture 51" o:spid="_x0000_s1071" type="#_x0000_t75" style="position:absolute;left:2286;width:42406;height:2743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">
                    <v:imagedata r:id="rId30" o:title=""/>
                  </v:shape>
                  <v:shape id="Picture 53" o:spid="_x0000_s1072" type="#_x0000_t75" style="position:absolute;left:2286;top:28180;width:46846;height:274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">
                    <v:imagedata r:id="rId31" o:title=""/>
                  </v:shape>
                </v:group>
                <w10:wrap type="square" anchorx="margin"/>
              </v:group>
            </w:pict>
          </mc:Fallback>
        </mc:AlternateContent>
      </w:r>
      <w:r w:rsidR="009A3C4B" w:rsidRPr="00846FB6">
        <w:t>Breaking</w:t>
      </w:r>
      <w:r w:rsidR="009A3C4B">
        <w:t xml:space="preserve"> base-pairing on P3 helix does not break the helix with 0 mM Mg</w:t>
      </w:r>
      <w:r w:rsidR="009A3C4B">
        <w:rPr>
          <w:vertAlign w:val="superscript"/>
        </w:rPr>
        <w:t>2+</w:t>
      </w:r>
      <w:r w:rsidR="009A3C4B">
        <w:t xml:space="preserve">, </w:t>
      </w:r>
      <w:proofErr w:type="spellStart"/>
      <w:r w:rsidR="009A3C4B">
        <w:t>dG</w:t>
      </w:r>
      <w:proofErr w:type="spellEnd"/>
      <w:r w:rsidR="009A3C4B">
        <w:t>[-]</w:t>
      </w:r>
    </w:p>
    <w:p w14:paraId="7222400B" w14:textId="0E42D142" w:rsidR="00157EFE" w:rsidRDefault="00157EFE">
      <w:pPr>
        <w:spacing w:line="259" w:lineRule="auto"/>
      </w:pPr>
      <w:r>
        <w:br w:type="page"/>
      </w:r>
    </w:p>
    <w:p w14:paraId="0877C7FA" w14:textId="36D8E687" w:rsidR="00846FB6" w:rsidRDefault="00157EFE" w:rsidP="00846FB6">
      <w:pPr>
        <w:pStyle w:val="Heading1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091153A3" wp14:editId="0C507C75">
                <wp:simplePos x="0" y="0"/>
                <wp:positionH relativeFrom="column">
                  <wp:posOffset>-22860</wp:posOffset>
                </wp:positionH>
                <wp:positionV relativeFrom="paragraph">
                  <wp:posOffset>5120640</wp:posOffset>
                </wp:positionV>
                <wp:extent cx="5513070" cy="635"/>
                <wp:effectExtent l="0" t="0" r="0" b="0"/>
                <wp:wrapTopAndBottom/>
                <wp:docPr id="186854939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1307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B9B3526" w14:textId="37E02F30" w:rsidR="00157EFE" w:rsidRPr="00157EFE" w:rsidRDefault="00157EFE" w:rsidP="00157EFE">
                            <w:pPr>
                              <w:pStyle w:val="Caption"/>
                              <w:rPr>
                                <w:rFonts w:ascii="Arial" w:hAnsi="Arial" w:cs="Arial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6"/>
                              </w:rPr>
                            </w:pPr>
                            <w:r w:rsidRPr="00157EFE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Figure </w:t>
                            </w:r>
                            <w:r>
                              <w:rPr>
                                <w:rFonts w:ascii="Arial" w:hAnsi="Arial" w:cs="Arial" w:hint="eastAsia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S</w:t>
                            </w:r>
                            <w:r w:rsidRPr="00157EFE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157EFE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instrText xml:space="preserve"> SEQ Figure \* ARABIC </w:instrText>
                            </w:r>
                            <w:r w:rsidRPr="00157EFE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157EFE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9</w:t>
                            </w:r>
                            <w:r w:rsidRPr="00157EFE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157EFE">
                              <w:rPr>
                                <w:rFonts w:ascii="Arial" w:hAnsi="Arial" w:cs="Arial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Overlay of SHAPE reactivities onto a secondary structure model portraying a 76-nucleotide mlf-2-dG aptamer RNA</w:t>
                            </w:r>
                            <w:r>
                              <w:rPr>
                                <w:rFonts w:ascii="Arial" w:hAnsi="Arial" w:cs="Arial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 xml:space="preserve"> (Figure 9</w:t>
                            </w:r>
                            <w:r w:rsidR="00C95245">
                              <w:rPr>
                                <w:rFonts w:ascii="Arial" w:hAnsi="Arial" w:cs="Arial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b-e</w:t>
                            </w:r>
                            <w:r>
                              <w:rPr>
                                <w:rFonts w:ascii="Arial" w:hAnsi="Arial" w:cs="Arial"/>
                                <w:i w:val="0"/>
                                <w:iCs w:val="0"/>
                                <w:color w:val="auto"/>
                                <w:sz w:val="20"/>
                                <w:szCs w:val="20"/>
                              </w:rPr>
                              <w:t>) with a three-colored scale scheme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91153A3" id="Text Box 1" o:spid="_x0000_s1073" type="#_x0000_t202" style="position:absolute;left:0;text-align:left;margin-left:-1.8pt;margin-top:403.2pt;width:434.1pt;height:.0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" stroked="f">
                <v:textbox style="mso-fit-shape-to-text:t" inset="0,0,0,0">
                  <w:txbxContent>
                    <w:p w14:paraId="1B9B3526" w14:textId="37E02F30" w:rsidR="00157EFE" w:rsidRPr="00157EFE" w:rsidRDefault="00157EFE" w:rsidP="00157EFE">
                      <w:pPr>
                        <w:pStyle w:val="Caption"/>
                        <w:rPr>
                          <w:rFonts w:ascii="Arial" w:hAnsi="Arial" w:cs="Arial"/>
                          <w:i w:val="0"/>
                          <w:iCs w:val="0"/>
                          <w:noProof/>
                          <w:color w:val="auto"/>
                          <w:sz w:val="32"/>
                          <w:szCs w:val="36"/>
                        </w:rPr>
                      </w:pPr>
                      <w:r w:rsidRPr="00157EFE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Figure </w:t>
                      </w:r>
                      <w:r>
                        <w:rPr>
                          <w:rFonts w:ascii="Arial" w:hAnsi="Arial" w:cs="Arial" w:hint="eastAsia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S</w:t>
                      </w:r>
                      <w:r w:rsidRPr="00157EFE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157EFE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instrText xml:space="preserve"> SEQ Figure \* ARABIC </w:instrText>
                      </w:r>
                      <w:r w:rsidRPr="00157EFE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Pr="00157EFE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0"/>
                          <w:szCs w:val="20"/>
                        </w:rPr>
                        <w:t>9</w:t>
                      </w:r>
                      <w:r w:rsidRPr="00157EFE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Pr="00157EFE">
                        <w:rPr>
                          <w:rFonts w:ascii="Arial" w:hAnsi="Arial" w:cs="Arial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Overlay of SHAPE reactivities onto a secondary structure model portraying a 76-nucleotide mlf-2-dG aptamer RNA</w:t>
                      </w:r>
                      <w:r>
                        <w:rPr>
                          <w:rFonts w:ascii="Arial" w:hAnsi="Arial" w:cs="Arial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 xml:space="preserve"> (Figure 9</w:t>
                      </w:r>
                      <w:r w:rsidR="00C95245">
                        <w:rPr>
                          <w:rFonts w:ascii="Arial" w:hAnsi="Arial" w:cs="Arial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b-e</w:t>
                      </w:r>
                      <w:r>
                        <w:rPr>
                          <w:rFonts w:ascii="Arial" w:hAnsi="Arial" w:cs="Arial"/>
                          <w:i w:val="0"/>
                          <w:iCs w:val="0"/>
                          <w:color w:val="auto"/>
                          <w:sz w:val="20"/>
                          <w:szCs w:val="20"/>
                        </w:rPr>
                        <w:t>) with a three-colored scale scheme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C72428">
        <w:rPr>
          <w:noProof/>
        </w:rPr>
        <mc:AlternateContent>
          <mc:Choice Requires="wpg">
            <w:drawing>
              <wp:anchor distT="0" distB="0" distL="114300" distR="114300" simplePos="0" relativeHeight="251680768" behindDoc="0" locked="0" layoutInCell="1" allowOverlap="1" wp14:anchorId="0A93DF6D" wp14:editId="43780E6F">
                <wp:simplePos x="0" y="0"/>
                <wp:positionH relativeFrom="column">
                  <wp:posOffset>-22860</wp:posOffset>
                </wp:positionH>
                <wp:positionV relativeFrom="paragraph">
                  <wp:posOffset>381000</wp:posOffset>
                </wp:positionV>
                <wp:extent cx="5513252" cy="4682490"/>
                <wp:effectExtent l="0" t="0" r="0" b="3810"/>
                <wp:wrapTopAndBottom/>
                <wp:docPr id="2070138762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13252" cy="4682490"/>
                          <a:chOff x="207831" y="-62356"/>
                          <a:chExt cx="5514096" cy="4683713"/>
                        </a:xfrm>
                      </wpg:grpSpPr>
                      <wpg:grpSp>
                        <wpg:cNvPr id="71236325" name="Group 3"/>
                        <wpg:cNvGrpSpPr/>
                        <wpg:grpSpPr>
                          <a:xfrm>
                            <a:off x="207831" y="-62356"/>
                            <a:ext cx="3869365" cy="2887520"/>
                            <a:chOff x="207831" y="-62356"/>
                            <a:chExt cx="3869365" cy="2887520"/>
                          </a:xfrm>
                        </wpg:grpSpPr>
                        <wps:wsp>
                          <wps:cNvPr id="2082460687" name="TextBox 16"/>
                          <wps:cNvSpPr txBox="1"/>
                          <wps:spPr>
                            <a:xfrm>
                              <a:off x="207831" y="-55428"/>
                              <a:ext cx="419799" cy="456049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1C71002" w14:textId="2604CC60" w:rsidR="00846FB6" w:rsidRDefault="00846FB6" w:rsidP="00846FB6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a)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620540443" name="TextBox 16"/>
                          <wps:cNvSpPr txBox="1"/>
                          <wps:spPr>
                            <a:xfrm>
                              <a:off x="3657397" y="-62356"/>
                              <a:ext cx="419799" cy="456049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649C807A" w14:textId="77777777" w:rsidR="00846FB6" w:rsidRDefault="00846FB6" w:rsidP="00846FB6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b)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2012118353" name="TextBox 16"/>
                          <wps:cNvSpPr txBox="1"/>
                          <wps:spPr>
                            <a:xfrm>
                              <a:off x="214767" y="2363072"/>
                              <a:ext cx="419799" cy="456049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AD6AF0C" w14:textId="15FC45AD" w:rsidR="00846FB6" w:rsidRDefault="00846FB6" w:rsidP="00846FB6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c)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573563142" name="TextBox 16"/>
                          <wps:cNvSpPr txBox="1"/>
                          <wps:spPr>
                            <a:xfrm>
                              <a:off x="3630320" y="2369115"/>
                              <a:ext cx="419799" cy="456049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13A06E40" w14:textId="37877F8A" w:rsidR="00846FB6" w:rsidRDefault="00846FB6" w:rsidP="00846FB6">
                                <w:pP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 w:themeColor="text1"/>
                                    <w:kern w:val="24"/>
                                  </w:rPr>
                                  <w:t>d)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</wpg:grpSp>
                      <pic:pic xmlns:pic="http://schemas.openxmlformats.org/drawingml/2006/picture">
                        <pic:nvPicPr>
                          <pic:cNvPr id="1807086387" name="Picture 2" descr="A screenshot of a video game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35527" y="96982"/>
                            <a:ext cx="5486400" cy="452437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A93DF6D" id="Group 4" o:spid="_x0000_s1074" style="position:absolute;left:0;text-align:left;margin-left:-1.8pt;margin-top:30pt;width:434.1pt;height:368.7pt;z-index:251680768;mso-position-horizontal-relative:text;mso-position-vertical-relative:text;mso-width-relative:margin;mso-height-relative:margin" coordorigin="2078,-623" coordsize="55140,4683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">
                <v:group id="_x0000_s1075" style="position:absolute;left:2078;top:-623;width:38693;height:28874" coordorigin="2078,-623" coordsize="38693,288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">
                  <v:shape id="TextBox 16" o:spid="_x0000_s1076" type="#_x0000_t202" style="position:absolute;left:2078;top:-554;width:4198;height:45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" filled="f" stroked="f">
                    <v:textbox style="mso-fit-shape-to-text:t">
                      <w:txbxContent>
                        <w:p w14:paraId="31C71002" w14:textId="2604CC60" w:rsidR="00846FB6" w:rsidRDefault="00846FB6" w:rsidP="00846FB6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a)</w:t>
                          </w:r>
                        </w:p>
                      </w:txbxContent>
                    </v:textbox>
                  </v:shape>
                  <v:shape id="TextBox 16" o:spid="_x0000_s1077" type="#_x0000_t202" style="position:absolute;left:36573;top:-623;width:4198;height:45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" filled="f" stroked="f">
                    <v:textbox style="mso-fit-shape-to-text:t">
                      <w:txbxContent>
                        <w:p w14:paraId="649C807A" w14:textId="77777777" w:rsidR="00846FB6" w:rsidRDefault="00846FB6" w:rsidP="00846FB6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b)</w:t>
                          </w:r>
                        </w:p>
                      </w:txbxContent>
                    </v:textbox>
                  </v:shape>
                  <v:shape id="TextBox 16" o:spid="_x0000_s1078" type="#_x0000_t202" style="position:absolute;left:2147;top:23630;width:4198;height:45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" filled="f" stroked="f">
                    <v:textbox style="mso-fit-shape-to-text:t">
                      <w:txbxContent>
                        <w:p w14:paraId="4AD6AF0C" w14:textId="15FC45AD" w:rsidR="00846FB6" w:rsidRDefault="00846FB6" w:rsidP="00846FB6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c)</w:t>
                          </w:r>
                        </w:p>
                      </w:txbxContent>
                    </v:textbox>
                  </v:shape>
                  <v:shape id="TextBox 16" o:spid="_x0000_s1079" type="#_x0000_t202" style="position:absolute;left:36303;top:23691;width:4198;height:45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" filled="f" stroked="f">
                    <v:textbox style="mso-fit-shape-to-text:t">
                      <w:txbxContent>
                        <w:p w14:paraId="13A06E40" w14:textId="37877F8A" w:rsidR="00846FB6" w:rsidRDefault="00846FB6" w:rsidP="00846FB6">
                          <w:pP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  <w:szCs w:val="24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 w:themeColor="text1"/>
                              <w:kern w:val="24"/>
                            </w:rPr>
                            <w:t>d)</w:t>
                          </w:r>
                        </w:p>
                      </w:txbxContent>
                    </v:textbox>
                  </v:shape>
                </v:group>
                <v:shape id="Picture 2" o:spid="_x0000_s1080" type="#_x0000_t75" alt="A screenshot of a video game&#10;&#10;Description automatically generated" style="position:absolute;left:2355;top:969;width:54864;height:4524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">
                  <v:imagedata r:id="rId33" o:title="A screenshot of a video game&#10;&#10;Description automatically generated"/>
                </v:shape>
                <w10:wrap type="topAndBottom"/>
              </v:group>
            </w:pict>
          </mc:Fallback>
        </mc:AlternateContent>
      </w:r>
      <w:r w:rsidR="00846FB6">
        <w:t xml:space="preserve">SHAPE reactivity with a </w:t>
      </w:r>
      <w:r w:rsidR="008E05F3">
        <w:t>3-</w:t>
      </w:r>
      <w:r w:rsidR="00846FB6">
        <w:t>colored scale scheme</w:t>
      </w:r>
      <w:r>
        <w:t>.</w:t>
      </w:r>
    </w:p>
    <w:p w14:paraId="10262C95" w14:textId="6B3251A2" w:rsidR="00C72428" w:rsidRDefault="00C72428" w:rsidP="00846FB6"/>
    <w:p w14:paraId="6ACB4E46" w14:textId="3932F08E" w:rsidR="00157EFE" w:rsidRDefault="00157EFE" w:rsidP="00157EFE">
      <w:pPr>
        <w:pStyle w:val="Heading1"/>
      </w:pPr>
      <w:r>
        <w:t>Movies</w:t>
      </w:r>
      <w:r>
        <w:t>.</w:t>
      </w:r>
    </w:p>
    <w:p w14:paraId="28282E83" w14:textId="5B18446C" w:rsidR="00157EFE" w:rsidRDefault="00157EFE" w:rsidP="00846FB6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1.</w:t>
      </w:r>
      <w:r w:rsidR="003D117D">
        <w:rPr>
          <w:rFonts w:ascii="Arial" w:hAnsi="Arial" w:cs="Arial"/>
          <w:sz w:val="22"/>
          <w:szCs w:val="20"/>
        </w:rPr>
        <w:t xml:space="preserve"> Fluctuation associated with principal component 1 (PC1) with 0 mM Mg</w:t>
      </w:r>
      <w:r w:rsidR="003D117D">
        <w:rPr>
          <w:rFonts w:ascii="Arial" w:hAnsi="Arial" w:cs="Arial"/>
          <w:sz w:val="22"/>
          <w:szCs w:val="20"/>
          <w:vertAlign w:val="superscript"/>
        </w:rPr>
        <w:t>2+</w:t>
      </w:r>
      <w:r w:rsidR="003D117D">
        <w:rPr>
          <w:rFonts w:ascii="Arial" w:hAnsi="Arial" w:cs="Arial"/>
          <w:sz w:val="22"/>
          <w:szCs w:val="20"/>
        </w:rPr>
        <w:t xml:space="preserve">, </w:t>
      </w:r>
      <w:proofErr w:type="spellStart"/>
      <w:r w:rsidR="003D117D">
        <w:rPr>
          <w:rFonts w:ascii="Arial" w:hAnsi="Arial" w:cs="Arial"/>
          <w:sz w:val="22"/>
          <w:szCs w:val="20"/>
        </w:rPr>
        <w:t>dG</w:t>
      </w:r>
      <w:proofErr w:type="spellEnd"/>
      <w:r w:rsidR="003D117D">
        <w:rPr>
          <w:rFonts w:ascii="Arial" w:hAnsi="Arial" w:cs="Arial"/>
          <w:sz w:val="22"/>
          <w:szCs w:val="20"/>
        </w:rPr>
        <w:t>[+]. P1: yellow; P2: cyan; P3: green</w:t>
      </w:r>
      <w:r w:rsidR="00C95245">
        <w:rPr>
          <w:rFonts w:ascii="Arial" w:hAnsi="Arial" w:cs="Arial"/>
          <w:sz w:val="22"/>
          <w:szCs w:val="20"/>
        </w:rPr>
        <w:t>;</w:t>
      </w:r>
      <w:r w:rsidR="003D117D">
        <w:rPr>
          <w:rFonts w:ascii="Arial" w:hAnsi="Arial" w:cs="Arial"/>
          <w:sz w:val="22"/>
          <w:szCs w:val="20"/>
        </w:rPr>
        <w:t xml:space="preserve"> Loops (PK): red</w:t>
      </w:r>
      <w:r w:rsidR="00C95245">
        <w:rPr>
          <w:rFonts w:ascii="Arial" w:hAnsi="Arial" w:cs="Arial"/>
          <w:sz w:val="22"/>
          <w:szCs w:val="20"/>
        </w:rPr>
        <w:t>;</w:t>
      </w:r>
      <w:r w:rsidR="003D117D">
        <w:rPr>
          <w:rFonts w:ascii="Arial" w:hAnsi="Arial" w:cs="Arial"/>
          <w:sz w:val="22"/>
          <w:szCs w:val="20"/>
        </w:rPr>
        <w:t xml:space="preserve"> Junctions (Pocket region): blue</w:t>
      </w:r>
    </w:p>
    <w:p w14:paraId="639AA149" w14:textId="40BF508D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2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</w:t>
      </w:r>
      <w:r>
        <w:rPr>
          <w:rFonts w:ascii="Arial" w:hAnsi="Arial" w:cs="Arial"/>
          <w:sz w:val="22"/>
          <w:szCs w:val="20"/>
        </w:rPr>
        <w:t>2</w:t>
      </w:r>
      <w:r>
        <w:rPr>
          <w:rFonts w:ascii="Arial" w:hAnsi="Arial" w:cs="Arial"/>
          <w:sz w:val="22"/>
          <w:szCs w:val="20"/>
        </w:rPr>
        <w:t xml:space="preserve"> with 0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+].</w:t>
      </w:r>
    </w:p>
    <w:p w14:paraId="2D47CC60" w14:textId="42D01A70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3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</w:t>
      </w:r>
      <w:r>
        <w:rPr>
          <w:rFonts w:ascii="Arial" w:hAnsi="Arial" w:cs="Arial"/>
          <w:sz w:val="22"/>
          <w:szCs w:val="20"/>
        </w:rPr>
        <w:t>3</w:t>
      </w:r>
      <w:r>
        <w:rPr>
          <w:rFonts w:ascii="Arial" w:hAnsi="Arial" w:cs="Arial"/>
          <w:sz w:val="22"/>
          <w:szCs w:val="20"/>
        </w:rPr>
        <w:t xml:space="preserve"> with 0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+].</w:t>
      </w:r>
    </w:p>
    <w:p w14:paraId="367840BD" w14:textId="772F2F52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4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</w:t>
      </w:r>
      <w:r>
        <w:rPr>
          <w:rFonts w:ascii="Arial" w:hAnsi="Arial" w:cs="Arial"/>
          <w:sz w:val="22"/>
          <w:szCs w:val="20"/>
        </w:rPr>
        <w:t>PC1</w:t>
      </w:r>
      <w:r>
        <w:rPr>
          <w:rFonts w:ascii="Arial" w:hAnsi="Arial" w:cs="Arial"/>
          <w:sz w:val="22"/>
          <w:szCs w:val="20"/>
        </w:rPr>
        <w:t xml:space="preserve"> with 0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</w:t>
      </w:r>
      <w:r>
        <w:rPr>
          <w:rFonts w:ascii="Arial" w:hAnsi="Arial" w:cs="Arial"/>
          <w:sz w:val="22"/>
          <w:szCs w:val="20"/>
        </w:rPr>
        <w:t>-</w:t>
      </w:r>
      <w:r>
        <w:rPr>
          <w:rFonts w:ascii="Arial" w:hAnsi="Arial" w:cs="Arial"/>
          <w:sz w:val="22"/>
          <w:szCs w:val="20"/>
        </w:rPr>
        <w:t>].</w:t>
      </w:r>
    </w:p>
    <w:p w14:paraId="68D2BF56" w14:textId="2C22B2F2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5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</w:t>
      </w:r>
      <w:r>
        <w:rPr>
          <w:rFonts w:ascii="Arial" w:hAnsi="Arial" w:cs="Arial"/>
          <w:sz w:val="22"/>
          <w:szCs w:val="20"/>
        </w:rPr>
        <w:t>2</w:t>
      </w:r>
      <w:r>
        <w:rPr>
          <w:rFonts w:ascii="Arial" w:hAnsi="Arial" w:cs="Arial"/>
          <w:sz w:val="22"/>
          <w:szCs w:val="20"/>
        </w:rPr>
        <w:t xml:space="preserve"> with 0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-].</w:t>
      </w:r>
    </w:p>
    <w:p w14:paraId="2110841C" w14:textId="02DF9EEC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lastRenderedPageBreak/>
        <w:t>Movie S</w:t>
      </w:r>
      <w:r>
        <w:rPr>
          <w:rFonts w:ascii="Arial" w:hAnsi="Arial" w:cs="Arial"/>
          <w:b/>
          <w:bCs/>
          <w:sz w:val="22"/>
          <w:szCs w:val="20"/>
        </w:rPr>
        <w:t>6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</w:t>
      </w:r>
      <w:r>
        <w:rPr>
          <w:rFonts w:ascii="Arial" w:hAnsi="Arial" w:cs="Arial"/>
          <w:sz w:val="22"/>
          <w:szCs w:val="20"/>
        </w:rPr>
        <w:t>3</w:t>
      </w:r>
      <w:r>
        <w:rPr>
          <w:rFonts w:ascii="Arial" w:hAnsi="Arial" w:cs="Arial"/>
          <w:sz w:val="22"/>
          <w:szCs w:val="20"/>
        </w:rPr>
        <w:t xml:space="preserve"> with </w:t>
      </w:r>
      <w:r>
        <w:rPr>
          <w:rFonts w:ascii="Arial" w:hAnsi="Arial" w:cs="Arial"/>
          <w:sz w:val="22"/>
          <w:szCs w:val="20"/>
        </w:rPr>
        <w:t>0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-].</w:t>
      </w:r>
    </w:p>
    <w:p w14:paraId="0DE609B1" w14:textId="402F85CE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7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1 with </w:t>
      </w:r>
      <w:r>
        <w:rPr>
          <w:rFonts w:ascii="Arial" w:hAnsi="Arial" w:cs="Arial"/>
          <w:sz w:val="22"/>
          <w:szCs w:val="20"/>
        </w:rPr>
        <w:t>5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+].</w:t>
      </w:r>
    </w:p>
    <w:p w14:paraId="4D0E8286" w14:textId="23981DE0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8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2 with </w:t>
      </w:r>
      <w:r>
        <w:rPr>
          <w:rFonts w:ascii="Arial" w:hAnsi="Arial" w:cs="Arial"/>
          <w:sz w:val="22"/>
          <w:szCs w:val="20"/>
        </w:rPr>
        <w:t>5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+].</w:t>
      </w:r>
    </w:p>
    <w:p w14:paraId="40B22380" w14:textId="4160F704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9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3 with </w:t>
      </w:r>
      <w:r>
        <w:rPr>
          <w:rFonts w:ascii="Arial" w:hAnsi="Arial" w:cs="Arial"/>
          <w:sz w:val="22"/>
          <w:szCs w:val="20"/>
        </w:rPr>
        <w:t>5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+].</w:t>
      </w:r>
    </w:p>
    <w:p w14:paraId="0D08B0A8" w14:textId="2147D368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10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1 with </w:t>
      </w:r>
      <w:r>
        <w:rPr>
          <w:rFonts w:ascii="Arial" w:hAnsi="Arial" w:cs="Arial"/>
          <w:sz w:val="22"/>
          <w:szCs w:val="20"/>
        </w:rPr>
        <w:t>5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-].</w:t>
      </w:r>
    </w:p>
    <w:p w14:paraId="216DD7A1" w14:textId="3C7BA45B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11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2 with </w:t>
      </w:r>
      <w:r>
        <w:rPr>
          <w:rFonts w:ascii="Arial" w:hAnsi="Arial" w:cs="Arial"/>
          <w:sz w:val="22"/>
          <w:szCs w:val="20"/>
        </w:rPr>
        <w:t>5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-].</w:t>
      </w:r>
    </w:p>
    <w:p w14:paraId="0DF5F09E" w14:textId="24516D9A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12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3 with </w:t>
      </w:r>
      <w:r>
        <w:rPr>
          <w:rFonts w:ascii="Arial" w:hAnsi="Arial" w:cs="Arial"/>
          <w:sz w:val="22"/>
          <w:szCs w:val="20"/>
        </w:rPr>
        <w:t>5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-].</w:t>
      </w:r>
    </w:p>
    <w:p w14:paraId="7FD50849" w14:textId="56B22F93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13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1 with </w:t>
      </w:r>
      <w:r>
        <w:rPr>
          <w:rFonts w:ascii="Arial" w:hAnsi="Arial" w:cs="Arial"/>
          <w:sz w:val="22"/>
          <w:szCs w:val="20"/>
        </w:rPr>
        <w:t>20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+].</w:t>
      </w:r>
    </w:p>
    <w:p w14:paraId="2AABE5E9" w14:textId="4AF7178E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14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2 with </w:t>
      </w:r>
      <w:r>
        <w:rPr>
          <w:rFonts w:ascii="Arial" w:hAnsi="Arial" w:cs="Arial"/>
          <w:sz w:val="22"/>
          <w:szCs w:val="20"/>
        </w:rPr>
        <w:t>20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+].</w:t>
      </w:r>
    </w:p>
    <w:p w14:paraId="1F9FEC32" w14:textId="18CA9A68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15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3 with </w:t>
      </w:r>
      <w:r>
        <w:rPr>
          <w:rFonts w:ascii="Arial" w:hAnsi="Arial" w:cs="Arial"/>
          <w:sz w:val="22"/>
          <w:szCs w:val="20"/>
        </w:rPr>
        <w:t>20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+].</w:t>
      </w:r>
    </w:p>
    <w:p w14:paraId="5534F7C1" w14:textId="000A8334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1</w:t>
      </w:r>
      <w:r>
        <w:rPr>
          <w:rFonts w:ascii="Arial" w:hAnsi="Arial" w:cs="Arial"/>
          <w:b/>
          <w:bCs/>
          <w:sz w:val="22"/>
          <w:szCs w:val="20"/>
        </w:rPr>
        <w:t>6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1 with </w:t>
      </w:r>
      <w:r>
        <w:rPr>
          <w:rFonts w:ascii="Arial" w:hAnsi="Arial" w:cs="Arial"/>
          <w:sz w:val="22"/>
          <w:szCs w:val="20"/>
        </w:rPr>
        <w:t>20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-].</w:t>
      </w:r>
    </w:p>
    <w:p w14:paraId="6C118CCA" w14:textId="7A766DC2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1</w:t>
      </w:r>
      <w:r>
        <w:rPr>
          <w:rFonts w:ascii="Arial" w:hAnsi="Arial" w:cs="Arial"/>
          <w:b/>
          <w:bCs/>
          <w:sz w:val="22"/>
          <w:szCs w:val="20"/>
        </w:rPr>
        <w:t>7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2 with </w:t>
      </w:r>
      <w:r>
        <w:rPr>
          <w:rFonts w:ascii="Arial" w:hAnsi="Arial" w:cs="Arial"/>
          <w:sz w:val="22"/>
          <w:szCs w:val="20"/>
        </w:rPr>
        <w:t>20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-].</w:t>
      </w:r>
    </w:p>
    <w:p w14:paraId="78530DE0" w14:textId="517D62B9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1</w:t>
      </w:r>
      <w:r>
        <w:rPr>
          <w:rFonts w:ascii="Arial" w:hAnsi="Arial" w:cs="Arial"/>
          <w:b/>
          <w:bCs/>
          <w:sz w:val="22"/>
          <w:szCs w:val="20"/>
        </w:rPr>
        <w:t>8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Fluctuation associated with PC3 with </w:t>
      </w:r>
      <w:r>
        <w:rPr>
          <w:rFonts w:ascii="Arial" w:hAnsi="Arial" w:cs="Arial"/>
          <w:sz w:val="22"/>
          <w:szCs w:val="20"/>
        </w:rPr>
        <w:t>20</w:t>
      </w:r>
      <w:r>
        <w:rPr>
          <w:rFonts w:ascii="Arial" w:hAnsi="Arial" w:cs="Arial"/>
          <w:sz w:val="22"/>
          <w:szCs w:val="20"/>
        </w:rPr>
        <w:t xml:space="preserve">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-].</w:t>
      </w:r>
    </w:p>
    <w:p w14:paraId="52CD16B7" w14:textId="648A0E89" w:rsidR="003D117D" w:rsidRDefault="003D117D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 xml:space="preserve">Movie </w:t>
      </w:r>
      <w:r w:rsidR="00C95245">
        <w:rPr>
          <w:rFonts w:ascii="Arial" w:hAnsi="Arial" w:cs="Arial"/>
          <w:b/>
          <w:bCs/>
          <w:sz w:val="22"/>
          <w:szCs w:val="20"/>
        </w:rPr>
        <w:t>S19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One of the simulation </w:t>
      </w:r>
      <w:r>
        <w:rPr>
          <w:rFonts w:ascii="Arial" w:hAnsi="Arial" w:cs="Arial"/>
          <w:sz w:val="22"/>
          <w:szCs w:val="20"/>
        </w:rPr>
        <w:t>trajectories</w:t>
      </w:r>
      <w:r>
        <w:rPr>
          <w:rFonts w:ascii="Arial" w:hAnsi="Arial" w:cs="Arial"/>
          <w:sz w:val="22"/>
          <w:szCs w:val="20"/>
        </w:rPr>
        <w:t xml:space="preserve"> with </w:t>
      </w:r>
      <w:r>
        <w:rPr>
          <w:rFonts w:ascii="Arial" w:hAnsi="Arial" w:cs="Arial"/>
          <w:sz w:val="22"/>
          <w:szCs w:val="20"/>
        </w:rPr>
        <w:t>2</w:t>
      </w:r>
      <w:r>
        <w:rPr>
          <w:rFonts w:ascii="Arial" w:hAnsi="Arial" w:cs="Arial"/>
          <w:sz w:val="22"/>
          <w:szCs w:val="20"/>
        </w:rPr>
        <w:t>0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</w:t>
      </w:r>
      <w:r>
        <w:rPr>
          <w:rFonts w:ascii="Arial" w:hAnsi="Arial" w:cs="Arial"/>
          <w:sz w:val="22"/>
          <w:szCs w:val="20"/>
        </w:rPr>
        <w:t>+</w:t>
      </w:r>
      <w:r>
        <w:rPr>
          <w:rFonts w:ascii="Arial" w:hAnsi="Arial" w:cs="Arial"/>
          <w:sz w:val="22"/>
          <w:szCs w:val="20"/>
        </w:rPr>
        <w:t>].</w:t>
      </w:r>
    </w:p>
    <w:p w14:paraId="650CCED4" w14:textId="550B33CC" w:rsidR="00C95245" w:rsidRDefault="00C95245" w:rsidP="003D117D">
      <w:pPr>
        <w:rPr>
          <w:rFonts w:ascii="Arial" w:hAnsi="Arial" w:cs="Arial"/>
          <w:sz w:val="22"/>
          <w:szCs w:val="20"/>
        </w:rPr>
      </w:pPr>
      <w:r w:rsidRPr="00157EFE">
        <w:rPr>
          <w:rFonts w:ascii="Arial" w:hAnsi="Arial" w:cs="Arial"/>
          <w:b/>
          <w:bCs/>
          <w:sz w:val="22"/>
          <w:szCs w:val="20"/>
        </w:rPr>
        <w:t>Movie S</w:t>
      </w:r>
      <w:r>
        <w:rPr>
          <w:rFonts w:ascii="Arial" w:hAnsi="Arial" w:cs="Arial"/>
          <w:b/>
          <w:bCs/>
          <w:sz w:val="22"/>
          <w:szCs w:val="20"/>
        </w:rPr>
        <w:t>20</w:t>
      </w:r>
      <w:r w:rsidRPr="00157EFE">
        <w:rPr>
          <w:rFonts w:ascii="Arial" w:hAnsi="Arial" w:cs="Arial"/>
          <w:b/>
          <w:bCs/>
          <w:sz w:val="22"/>
          <w:szCs w:val="20"/>
        </w:rPr>
        <w:t>.</w:t>
      </w:r>
      <w:r>
        <w:rPr>
          <w:rFonts w:ascii="Arial" w:hAnsi="Arial" w:cs="Arial"/>
          <w:sz w:val="22"/>
          <w:szCs w:val="20"/>
        </w:rPr>
        <w:t xml:space="preserve"> One of the simulation trajectories with 0 mM Mg</w:t>
      </w:r>
      <w:r>
        <w:rPr>
          <w:rFonts w:ascii="Arial" w:hAnsi="Arial" w:cs="Arial"/>
          <w:sz w:val="22"/>
          <w:szCs w:val="20"/>
          <w:vertAlign w:val="superscript"/>
        </w:rPr>
        <w:t>2+</w:t>
      </w:r>
      <w:r>
        <w:rPr>
          <w:rFonts w:ascii="Arial" w:hAnsi="Arial" w:cs="Arial"/>
          <w:sz w:val="22"/>
          <w:szCs w:val="20"/>
        </w:rPr>
        <w:t xml:space="preserve">, </w:t>
      </w:r>
      <w:proofErr w:type="spellStart"/>
      <w:r>
        <w:rPr>
          <w:rFonts w:ascii="Arial" w:hAnsi="Arial" w:cs="Arial"/>
          <w:sz w:val="22"/>
          <w:szCs w:val="20"/>
        </w:rPr>
        <w:t>dG</w:t>
      </w:r>
      <w:proofErr w:type="spellEnd"/>
      <w:r>
        <w:rPr>
          <w:rFonts w:ascii="Arial" w:hAnsi="Arial" w:cs="Arial"/>
          <w:sz w:val="22"/>
          <w:szCs w:val="20"/>
        </w:rPr>
        <w:t>[-].</w:t>
      </w:r>
    </w:p>
    <w:p w14:paraId="67ECCE53" w14:textId="00C72265" w:rsidR="003D117D" w:rsidRDefault="00B126D2" w:rsidP="00846FB6">
      <w:pPr>
        <w:rPr>
          <w:rFonts w:ascii="Arial" w:hAnsi="Arial" w:cs="Arial"/>
          <w:sz w:val="22"/>
          <w:szCs w:val="20"/>
        </w:rPr>
      </w:pPr>
      <w:r w:rsidRPr="00B126D2">
        <w:rPr>
          <w:rFonts w:ascii="Arial" w:hAnsi="Arial" w:cs="Arial"/>
          <w:b/>
          <w:bCs/>
          <w:sz w:val="22"/>
          <w:szCs w:val="20"/>
        </w:rPr>
        <w:t>Movie S21</w:t>
      </w:r>
      <w:r>
        <w:rPr>
          <w:rFonts w:ascii="Arial" w:hAnsi="Arial" w:cs="Arial"/>
          <w:sz w:val="22"/>
          <w:szCs w:val="20"/>
        </w:rPr>
        <w:t>. Residence time at the i</w:t>
      </w:r>
      <w:r w:rsidRPr="00B126D2">
        <w:rPr>
          <w:rFonts w:ascii="Arial" w:hAnsi="Arial" w:cs="Arial"/>
          <w:sz w:val="22"/>
          <w:szCs w:val="20"/>
        </w:rPr>
        <w:t xml:space="preserve">on </w:t>
      </w:r>
      <w:r>
        <w:rPr>
          <w:rFonts w:ascii="Arial" w:hAnsi="Arial" w:cs="Arial"/>
          <w:sz w:val="22"/>
          <w:szCs w:val="20"/>
        </w:rPr>
        <w:t>association</w:t>
      </w:r>
      <w:r w:rsidRPr="00B126D2">
        <w:rPr>
          <w:rFonts w:ascii="Arial" w:hAnsi="Arial" w:cs="Arial"/>
          <w:sz w:val="22"/>
          <w:szCs w:val="20"/>
        </w:rPr>
        <w:t xml:space="preserve"> </w:t>
      </w:r>
      <w:r>
        <w:rPr>
          <w:rFonts w:ascii="Arial" w:hAnsi="Arial" w:cs="Arial"/>
          <w:sz w:val="22"/>
          <w:szCs w:val="20"/>
        </w:rPr>
        <w:t xml:space="preserve">surface </w:t>
      </w:r>
      <w:r w:rsidRPr="00B126D2">
        <w:rPr>
          <w:rFonts w:ascii="Arial" w:hAnsi="Arial" w:cs="Arial"/>
          <w:sz w:val="22"/>
          <w:szCs w:val="20"/>
        </w:rPr>
        <w:t>in logarithm scale for one of eight replicas of different conditions at 300 K</w:t>
      </w:r>
    </w:p>
    <w:p w14:paraId="3AB479EF" w14:textId="2338F513" w:rsidR="00B126D2" w:rsidRPr="003D117D" w:rsidRDefault="00B126D2" w:rsidP="00846FB6">
      <w:pPr>
        <w:rPr>
          <w:rFonts w:ascii="Arial" w:hAnsi="Arial" w:cs="Arial"/>
          <w:sz w:val="22"/>
          <w:szCs w:val="20"/>
        </w:rPr>
      </w:pPr>
      <w:r w:rsidRPr="00B126D2">
        <w:rPr>
          <w:rFonts w:ascii="Arial" w:hAnsi="Arial" w:cs="Arial"/>
          <w:b/>
          <w:bCs/>
          <w:sz w:val="22"/>
          <w:szCs w:val="20"/>
        </w:rPr>
        <w:t>Movie S2</w:t>
      </w:r>
      <w:r>
        <w:rPr>
          <w:rFonts w:ascii="Arial" w:hAnsi="Arial" w:cs="Arial"/>
          <w:b/>
          <w:bCs/>
          <w:sz w:val="22"/>
          <w:szCs w:val="20"/>
        </w:rPr>
        <w:t>2</w:t>
      </w:r>
      <w:r>
        <w:rPr>
          <w:rFonts w:ascii="Arial" w:hAnsi="Arial" w:cs="Arial"/>
          <w:sz w:val="22"/>
          <w:szCs w:val="20"/>
        </w:rPr>
        <w:t xml:space="preserve">. Residence time </w:t>
      </w:r>
      <w:r>
        <w:rPr>
          <w:rFonts w:ascii="Arial" w:hAnsi="Arial" w:cs="Arial"/>
          <w:sz w:val="22"/>
          <w:szCs w:val="20"/>
        </w:rPr>
        <w:t>at all the individual i</w:t>
      </w:r>
      <w:r w:rsidRPr="00B126D2">
        <w:rPr>
          <w:rFonts w:ascii="Arial" w:hAnsi="Arial" w:cs="Arial"/>
          <w:sz w:val="22"/>
          <w:szCs w:val="20"/>
        </w:rPr>
        <w:t xml:space="preserve">on </w:t>
      </w:r>
      <w:r>
        <w:rPr>
          <w:rFonts w:ascii="Arial" w:hAnsi="Arial" w:cs="Arial"/>
          <w:sz w:val="22"/>
          <w:szCs w:val="20"/>
        </w:rPr>
        <w:t>association</w:t>
      </w:r>
      <w:r w:rsidRPr="00B126D2">
        <w:rPr>
          <w:rFonts w:ascii="Arial" w:hAnsi="Arial" w:cs="Arial"/>
          <w:sz w:val="22"/>
          <w:szCs w:val="20"/>
        </w:rPr>
        <w:t xml:space="preserve"> </w:t>
      </w:r>
      <w:r>
        <w:rPr>
          <w:rFonts w:ascii="Arial" w:hAnsi="Arial" w:cs="Arial"/>
          <w:sz w:val="22"/>
          <w:szCs w:val="20"/>
        </w:rPr>
        <w:t>sites</w:t>
      </w:r>
      <w:r>
        <w:rPr>
          <w:rFonts w:ascii="Arial" w:hAnsi="Arial" w:cs="Arial"/>
          <w:sz w:val="22"/>
          <w:szCs w:val="20"/>
        </w:rPr>
        <w:t xml:space="preserve"> </w:t>
      </w:r>
      <w:r w:rsidRPr="00B126D2">
        <w:rPr>
          <w:rFonts w:ascii="Arial" w:hAnsi="Arial" w:cs="Arial"/>
          <w:sz w:val="22"/>
          <w:szCs w:val="20"/>
        </w:rPr>
        <w:t>in logarithm scale for one of eight replicas of different conditions at 300 K</w:t>
      </w:r>
    </w:p>
    <w:sectPr w:rsidR="00B126D2" w:rsidRPr="003D117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3CB3B68"/>
    <w:multiLevelType w:val="multilevel"/>
    <w:tmpl w:val="6E727C86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 w16cid:durableId="166018411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linkStyle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awNDY2MLMwN7U0NDFV0lEKTi0uzszPAykwrAUA5togtSwAAAA="/>
  </w:docVars>
  <w:rsids>
    <w:rsidRoot w:val="00334248"/>
    <w:rsid w:val="00002643"/>
    <w:rsid w:val="00010D9D"/>
    <w:rsid w:val="00027E80"/>
    <w:rsid w:val="00034D96"/>
    <w:rsid w:val="0004517F"/>
    <w:rsid w:val="00045B6C"/>
    <w:rsid w:val="000549C2"/>
    <w:rsid w:val="00060056"/>
    <w:rsid w:val="00081226"/>
    <w:rsid w:val="00083A6D"/>
    <w:rsid w:val="00085029"/>
    <w:rsid w:val="00097685"/>
    <w:rsid w:val="000A2BB9"/>
    <w:rsid w:val="000B2188"/>
    <w:rsid w:val="000C40E3"/>
    <w:rsid w:val="000C42CC"/>
    <w:rsid w:val="000D3E0D"/>
    <w:rsid w:val="000D6170"/>
    <w:rsid w:val="000E23B5"/>
    <w:rsid w:val="00103727"/>
    <w:rsid w:val="001120E2"/>
    <w:rsid w:val="00116BDD"/>
    <w:rsid w:val="001173D7"/>
    <w:rsid w:val="0012324D"/>
    <w:rsid w:val="00135EE2"/>
    <w:rsid w:val="00150477"/>
    <w:rsid w:val="00157EFE"/>
    <w:rsid w:val="00161771"/>
    <w:rsid w:val="00182C0A"/>
    <w:rsid w:val="0018727D"/>
    <w:rsid w:val="001A2B52"/>
    <w:rsid w:val="001B178A"/>
    <w:rsid w:val="001B7E31"/>
    <w:rsid w:val="001C0057"/>
    <w:rsid w:val="001D5D5A"/>
    <w:rsid w:val="001F5D67"/>
    <w:rsid w:val="001F7FEB"/>
    <w:rsid w:val="0021330E"/>
    <w:rsid w:val="00241C6F"/>
    <w:rsid w:val="00256317"/>
    <w:rsid w:val="00272CB7"/>
    <w:rsid w:val="00281CB1"/>
    <w:rsid w:val="00283F70"/>
    <w:rsid w:val="002841EE"/>
    <w:rsid w:val="00290891"/>
    <w:rsid w:val="002A0BB4"/>
    <w:rsid w:val="002A1287"/>
    <w:rsid w:val="002B5CAA"/>
    <w:rsid w:val="002C6F35"/>
    <w:rsid w:val="002F435F"/>
    <w:rsid w:val="00300911"/>
    <w:rsid w:val="003156F5"/>
    <w:rsid w:val="00334248"/>
    <w:rsid w:val="00334EB1"/>
    <w:rsid w:val="0033676D"/>
    <w:rsid w:val="0035376D"/>
    <w:rsid w:val="0036584F"/>
    <w:rsid w:val="003707C3"/>
    <w:rsid w:val="00376017"/>
    <w:rsid w:val="00380800"/>
    <w:rsid w:val="00390785"/>
    <w:rsid w:val="003B2684"/>
    <w:rsid w:val="003D117D"/>
    <w:rsid w:val="003D1FC7"/>
    <w:rsid w:val="003D3885"/>
    <w:rsid w:val="003E13F2"/>
    <w:rsid w:val="003F50B8"/>
    <w:rsid w:val="00404F02"/>
    <w:rsid w:val="0041406E"/>
    <w:rsid w:val="00453833"/>
    <w:rsid w:val="0048216A"/>
    <w:rsid w:val="004911CA"/>
    <w:rsid w:val="004A1125"/>
    <w:rsid w:val="004A175D"/>
    <w:rsid w:val="004D130B"/>
    <w:rsid w:val="004D6B1E"/>
    <w:rsid w:val="004F09CA"/>
    <w:rsid w:val="004F152A"/>
    <w:rsid w:val="00502412"/>
    <w:rsid w:val="00503406"/>
    <w:rsid w:val="00513FFC"/>
    <w:rsid w:val="005309E9"/>
    <w:rsid w:val="005543CA"/>
    <w:rsid w:val="00562A70"/>
    <w:rsid w:val="0056748D"/>
    <w:rsid w:val="00571890"/>
    <w:rsid w:val="00571BFC"/>
    <w:rsid w:val="00573479"/>
    <w:rsid w:val="00590EDD"/>
    <w:rsid w:val="00592F70"/>
    <w:rsid w:val="005945D0"/>
    <w:rsid w:val="005A6BDA"/>
    <w:rsid w:val="005A7852"/>
    <w:rsid w:val="005B256B"/>
    <w:rsid w:val="005C5AA0"/>
    <w:rsid w:val="005D0C49"/>
    <w:rsid w:val="005E3865"/>
    <w:rsid w:val="005F6C7F"/>
    <w:rsid w:val="00607579"/>
    <w:rsid w:val="006125AB"/>
    <w:rsid w:val="00612A2F"/>
    <w:rsid w:val="00616C13"/>
    <w:rsid w:val="00624DD3"/>
    <w:rsid w:val="00625FA1"/>
    <w:rsid w:val="00626C3A"/>
    <w:rsid w:val="00632D7B"/>
    <w:rsid w:val="00634AAD"/>
    <w:rsid w:val="00651558"/>
    <w:rsid w:val="006537BD"/>
    <w:rsid w:val="00655411"/>
    <w:rsid w:val="00656986"/>
    <w:rsid w:val="00662269"/>
    <w:rsid w:val="006900D2"/>
    <w:rsid w:val="006927FA"/>
    <w:rsid w:val="006962E6"/>
    <w:rsid w:val="006A7FB2"/>
    <w:rsid w:val="006D0A58"/>
    <w:rsid w:val="006D3B55"/>
    <w:rsid w:val="006E021E"/>
    <w:rsid w:val="006F0D0A"/>
    <w:rsid w:val="006F2AB9"/>
    <w:rsid w:val="00701138"/>
    <w:rsid w:val="00715643"/>
    <w:rsid w:val="007160B2"/>
    <w:rsid w:val="00720671"/>
    <w:rsid w:val="00723922"/>
    <w:rsid w:val="00723952"/>
    <w:rsid w:val="00732F75"/>
    <w:rsid w:val="0076175B"/>
    <w:rsid w:val="0076515D"/>
    <w:rsid w:val="00766969"/>
    <w:rsid w:val="0077124A"/>
    <w:rsid w:val="007744D5"/>
    <w:rsid w:val="00774EF1"/>
    <w:rsid w:val="00777222"/>
    <w:rsid w:val="00792133"/>
    <w:rsid w:val="00794CA5"/>
    <w:rsid w:val="007B2C4B"/>
    <w:rsid w:val="007B449C"/>
    <w:rsid w:val="007C25FD"/>
    <w:rsid w:val="007D0585"/>
    <w:rsid w:val="007D368D"/>
    <w:rsid w:val="007D4776"/>
    <w:rsid w:val="007E08F3"/>
    <w:rsid w:val="007E456B"/>
    <w:rsid w:val="007F00C0"/>
    <w:rsid w:val="007F2053"/>
    <w:rsid w:val="00803B52"/>
    <w:rsid w:val="00812AF9"/>
    <w:rsid w:val="00814F6B"/>
    <w:rsid w:val="008272EC"/>
    <w:rsid w:val="00832B70"/>
    <w:rsid w:val="00835582"/>
    <w:rsid w:val="0084247D"/>
    <w:rsid w:val="00846FB6"/>
    <w:rsid w:val="008549B9"/>
    <w:rsid w:val="0086110C"/>
    <w:rsid w:val="00867314"/>
    <w:rsid w:val="00870CAF"/>
    <w:rsid w:val="00881157"/>
    <w:rsid w:val="00883BEC"/>
    <w:rsid w:val="00892146"/>
    <w:rsid w:val="008D2D73"/>
    <w:rsid w:val="008D6B3B"/>
    <w:rsid w:val="008E05F3"/>
    <w:rsid w:val="0090140D"/>
    <w:rsid w:val="00905BB1"/>
    <w:rsid w:val="009100BA"/>
    <w:rsid w:val="0091022A"/>
    <w:rsid w:val="00912ACC"/>
    <w:rsid w:val="00925C46"/>
    <w:rsid w:val="009330F1"/>
    <w:rsid w:val="00943FC7"/>
    <w:rsid w:val="00952328"/>
    <w:rsid w:val="00967425"/>
    <w:rsid w:val="00975BAE"/>
    <w:rsid w:val="009763BF"/>
    <w:rsid w:val="009A30AE"/>
    <w:rsid w:val="009A3C4B"/>
    <w:rsid w:val="009B50CF"/>
    <w:rsid w:val="009B6F5C"/>
    <w:rsid w:val="009C088C"/>
    <w:rsid w:val="009E6528"/>
    <w:rsid w:val="009F7F29"/>
    <w:rsid w:val="00A017BB"/>
    <w:rsid w:val="00A243DD"/>
    <w:rsid w:val="00A35254"/>
    <w:rsid w:val="00A36A7A"/>
    <w:rsid w:val="00A40678"/>
    <w:rsid w:val="00A41299"/>
    <w:rsid w:val="00A4194E"/>
    <w:rsid w:val="00A65355"/>
    <w:rsid w:val="00A67AAA"/>
    <w:rsid w:val="00A67CE1"/>
    <w:rsid w:val="00A80A59"/>
    <w:rsid w:val="00A8196D"/>
    <w:rsid w:val="00AB65BC"/>
    <w:rsid w:val="00AB6644"/>
    <w:rsid w:val="00AD4F39"/>
    <w:rsid w:val="00AE109E"/>
    <w:rsid w:val="00AE7927"/>
    <w:rsid w:val="00B002BF"/>
    <w:rsid w:val="00B126D2"/>
    <w:rsid w:val="00B26C23"/>
    <w:rsid w:val="00B3040C"/>
    <w:rsid w:val="00B3185E"/>
    <w:rsid w:val="00B535EA"/>
    <w:rsid w:val="00B56147"/>
    <w:rsid w:val="00B62AD5"/>
    <w:rsid w:val="00B6405D"/>
    <w:rsid w:val="00B9052A"/>
    <w:rsid w:val="00BB322C"/>
    <w:rsid w:val="00C10022"/>
    <w:rsid w:val="00C21E86"/>
    <w:rsid w:val="00C223DF"/>
    <w:rsid w:val="00C30AA2"/>
    <w:rsid w:val="00C33CD0"/>
    <w:rsid w:val="00C50E19"/>
    <w:rsid w:val="00C52074"/>
    <w:rsid w:val="00C6011E"/>
    <w:rsid w:val="00C70832"/>
    <w:rsid w:val="00C72428"/>
    <w:rsid w:val="00C73C04"/>
    <w:rsid w:val="00C77133"/>
    <w:rsid w:val="00C77462"/>
    <w:rsid w:val="00C7757D"/>
    <w:rsid w:val="00C83437"/>
    <w:rsid w:val="00C90D1E"/>
    <w:rsid w:val="00C94EBD"/>
    <w:rsid w:val="00C95245"/>
    <w:rsid w:val="00C97673"/>
    <w:rsid w:val="00CA1F0A"/>
    <w:rsid w:val="00CB2701"/>
    <w:rsid w:val="00CB553F"/>
    <w:rsid w:val="00CB76BC"/>
    <w:rsid w:val="00CB77B3"/>
    <w:rsid w:val="00CC14C8"/>
    <w:rsid w:val="00CC7D1B"/>
    <w:rsid w:val="00CD2832"/>
    <w:rsid w:val="00CD775D"/>
    <w:rsid w:val="00CE3A54"/>
    <w:rsid w:val="00CE6F96"/>
    <w:rsid w:val="00CF5041"/>
    <w:rsid w:val="00D27F06"/>
    <w:rsid w:val="00D325CF"/>
    <w:rsid w:val="00D47EB8"/>
    <w:rsid w:val="00D7730E"/>
    <w:rsid w:val="00D85120"/>
    <w:rsid w:val="00DD00D6"/>
    <w:rsid w:val="00DE62CD"/>
    <w:rsid w:val="00DF43FF"/>
    <w:rsid w:val="00E035CC"/>
    <w:rsid w:val="00E10C09"/>
    <w:rsid w:val="00E33B30"/>
    <w:rsid w:val="00E41FC6"/>
    <w:rsid w:val="00E54634"/>
    <w:rsid w:val="00E832A1"/>
    <w:rsid w:val="00E90115"/>
    <w:rsid w:val="00E939DA"/>
    <w:rsid w:val="00E9513C"/>
    <w:rsid w:val="00E95CE0"/>
    <w:rsid w:val="00EA355F"/>
    <w:rsid w:val="00EA4197"/>
    <w:rsid w:val="00EB441B"/>
    <w:rsid w:val="00EB6D23"/>
    <w:rsid w:val="00EC36DB"/>
    <w:rsid w:val="00ED18D7"/>
    <w:rsid w:val="00ED26C8"/>
    <w:rsid w:val="00EE2DBE"/>
    <w:rsid w:val="00EE5F28"/>
    <w:rsid w:val="00EF2B43"/>
    <w:rsid w:val="00F01631"/>
    <w:rsid w:val="00F05355"/>
    <w:rsid w:val="00F31447"/>
    <w:rsid w:val="00F3338B"/>
    <w:rsid w:val="00F35AD2"/>
    <w:rsid w:val="00F3673E"/>
    <w:rsid w:val="00F445BA"/>
    <w:rsid w:val="00F450E9"/>
    <w:rsid w:val="00F632E0"/>
    <w:rsid w:val="00F63525"/>
    <w:rsid w:val="00F64BF3"/>
    <w:rsid w:val="00F65B37"/>
    <w:rsid w:val="00F76C8D"/>
    <w:rsid w:val="00F848FD"/>
    <w:rsid w:val="00F86564"/>
    <w:rsid w:val="00F96662"/>
    <w:rsid w:val="00FA09A0"/>
    <w:rsid w:val="00FA6BE1"/>
    <w:rsid w:val="00FC183F"/>
    <w:rsid w:val="00FC2270"/>
    <w:rsid w:val="00FE2789"/>
    <w:rsid w:val="00FE3373"/>
    <w:rsid w:val="00FE73C7"/>
    <w:rsid w:val="00FF3E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DE6E96"/>
  <w15:chartTrackingRefBased/>
  <w15:docId w15:val="{AA1A07A0-80D7-4C64-838D-0A4DCCE507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7EFE"/>
    <w:pPr>
      <w:spacing w:line="36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57EFE"/>
    <w:pPr>
      <w:keepNext/>
      <w:keepLines/>
      <w:numPr>
        <w:numId w:val="1"/>
      </w:numPr>
      <w:spacing w:before="80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157EFE"/>
    <w:pPr>
      <w:numPr>
        <w:ilvl w:val="1"/>
      </w:numPr>
      <w:outlineLvl w:val="1"/>
    </w:pPr>
    <w:rPr>
      <w:sz w:val="24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157EFE"/>
    <w:pPr>
      <w:numPr>
        <w:ilvl w:val="2"/>
      </w:numPr>
      <w:outlineLvl w:val="2"/>
    </w:pPr>
    <w:rPr>
      <w:b w:val="0"/>
      <w:i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157EFE"/>
    <w:pPr>
      <w:numPr>
        <w:ilvl w:val="3"/>
      </w:numPr>
      <w:outlineLvl w:val="3"/>
    </w:pPr>
    <w:rPr>
      <w:i w:val="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57EFE"/>
    <w:pPr>
      <w:numPr>
        <w:ilvl w:val="4"/>
        <w:numId w:val="1"/>
      </w:numPr>
      <w:outlineLvl w:val="4"/>
    </w:pPr>
  </w:style>
  <w:style w:type="character" w:default="1" w:styleId="DefaultParagraphFont">
    <w:name w:val="Default Paragraph Font"/>
    <w:uiPriority w:val="1"/>
    <w:semiHidden/>
    <w:unhideWhenUsed/>
    <w:rsid w:val="00157EFE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157EFE"/>
  </w:style>
  <w:style w:type="character" w:styleId="PlaceholderText">
    <w:name w:val="Placeholder Text"/>
    <w:basedOn w:val="DefaultParagraphFont"/>
    <w:uiPriority w:val="99"/>
    <w:semiHidden/>
    <w:rsid w:val="00380800"/>
    <w:rPr>
      <w:color w:val="808080"/>
    </w:rPr>
  </w:style>
  <w:style w:type="paragraph" w:styleId="Title">
    <w:name w:val="Title"/>
    <w:basedOn w:val="Normal"/>
    <w:next w:val="Normal"/>
    <w:link w:val="TitleChar"/>
    <w:uiPriority w:val="10"/>
    <w:qFormat/>
    <w:rsid w:val="00157EFE"/>
    <w:pPr>
      <w:spacing w:after="0" w:line="480" w:lineRule="auto"/>
      <w:contextualSpacing/>
      <w:jc w:val="center"/>
    </w:pPr>
    <w:rPr>
      <w:rFonts w:ascii="Arial" w:eastAsiaTheme="majorEastAsia" w:hAnsi="Arial" w:cstheme="majorBidi"/>
      <w:spacing w:val="-10"/>
      <w:kern w:val="28"/>
      <w:sz w:val="44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57EFE"/>
    <w:rPr>
      <w:rFonts w:ascii="Arial" w:eastAsiaTheme="majorEastAsia" w:hAnsi="Arial" w:cstheme="majorBidi"/>
      <w:spacing w:val="-10"/>
      <w:kern w:val="28"/>
      <w:sz w:val="44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157EFE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57EFE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157EFE"/>
    <w:rPr>
      <w:rFonts w:ascii="Times New Roman" w:eastAsiaTheme="majorEastAsia" w:hAnsi="Times New Roman" w:cstheme="majorBidi"/>
      <w:i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157EFE"/>
    <w:rPr>
      <w:rFonts w:ascii="Times New Roman" w:eastAsiaTheme="majorEastAsia" w:hAnsi="Times New Roman" w:cstheme="majorBidi"/>
      <w:sz w:val="24"/>
      <w:szCs w:val="32"/>
    </w:rPr>
  </w:style>
  <w:style w:type="character" w:customStyle="1" w:styleId="Heading5Char">
    <w:name w:val="Heading 5 Char"/>
    <w:basedOn w:val="DefaultParagraphFont"/>
    <w:link w:val="Heading5"/>
    <w:uiPriority w:val="9"/>
    <w:rsid w:val="00157EFE"/>
    <w:rPr>
      <w:rFonts w:ascii="Times New Roman" w:hAnsi="Times New Roman"/>
      <w:sz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D325CF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D325CF"/>
    <w:rPr>
      <w:color w:val="5A5A5A" w:themeColor="text1" w:themeTint="A5"/>
      <w:spacing w:val="15"/>
    </w:rPr>
  </w:style>
  <w:style w:type="paragraph" w:styleId="Caption">
    <w:name w:val="caption"/>
    <w:basedOn w:val="Normal"/>
    <w:next w:val="Normal"/>
    <w:uiPriority w:val="35"/>
    <w:unhideWhenUsed/>
    <w:qFormat/>
    <w:rsid w:val="00C7083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870CAF"/>
    <w:pPr>
      <w:spacing w:after="0" w:line="240" w:lineRule="auto"/>
      <w:jc w:val="both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41">
    <w:name w:val="Plain Table 41"/>
    <w:basedOn w:val="TableNormal"/>
    <w:next w:val="PlainTable4"/>
    <w:uiPriority w:val="44"/>
    <w:rsid w:val="005034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4">
    <w:name w:val="Plain Table 4"/>
    <w:basedOn w:val="TableNormal"/>
    <w:uiPriority w:val="44"/>
    <w:rsid w:val="005034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01807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34" Type="http://schemas.openxmlformats.org/officeDocument/2006/relationships/fontTable" Target="fontTable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32" Type="http://schemas.openxmlformats.org/officeDocument/2006/relationships/image" Target="media/image27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31" Type="http://schemas.openxmlformats.org/officeDocument/2006/relationships/image" Target="media/image26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theme" Target="theme/theme1.xml"/><Relationship Id="rId8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D5CAB6-D417-4A35-B6F2-FED4234B0E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11</Pages>
  <Words>1604</Words>
  <Characters>9147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ng, Erdong</dc:creator>
  <cp:keywords/>
  <dc:description/>
  <cp:lastModifiedBy>Erdong Ding</cp:lastModifiedBy>
  <cp:revision>5</cp:revision>
  <cp:lastPrinted>2023-01-06T21:54:00Z</cp:lastPrinted>
  <dcterms:created xsi:type="dcterms:W3CDTF">2023-12-14T00:35:00Z</dcterms:created>
  <dcterms:modified xsi:type="dcterms:W3CDTF">2024-05-01T2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8"&gt;&lt;session id="PN2XPCz5"/&gt;&lt;style id="http://www.zotero.org/styles/american-chemical-society" hasBibliography="1" bibliographyStyleHasBeenSet="0"/&gt;&lt;prefs&gt;&lt;pref name="fieldType" value="Field"/&gt;&lt;pref name="automati</vt:lpwstr>
  </property>
  <property fmtid="{D5CDD505-2E9C-101B-9397-08002B2CF9AE}" pid="3" name="ZOTERO_PREF_2">
    <vt:lpwstr>cJournalAbbreviations" value="true"/&gt;&lt;/prefs&gt;&lt;/data&gt;</vt:lpwstr>
  </property>
</Properties>
</file>